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451D" w:rsidRDefault="00C5451D" w:rsidP="008600D3">
      <w:pPr>
        <w:rPr>
          <w:b/>
          <w:sz w:val="28"/>
          <w:szCs w:val="28"/>
        </w:rPr>
      </w:pPr>
      <w:bookmarkStart w:id="0" w:name="_GoBack"/>
      <w:bookmarkEnd w:id="0"/>
      <w:r w:rsidRPr="008600D3">
        <w:rPr>
          <w:b/>
          <w:sz w:val="28"/>
          <w:szCs w:val="28"/>
        </w:rPr>
        <w:t xml:space="preserve">A complex case of three primary malignancies associated with a </w:t>
      </w:r>
      <w:r w:rsidR="00195A3C">
        <w:rPr>
          <w:b/>
          <w:sz w:val="28"/>
          <w:szCs w:val="28"/>
        </w:rPr>
        <w:t xml:space="preserve">germline </w:t>
      </w:r>
      <w:r w:rsidRPr="0000437A">
        <w:rPr>
          <w:b/>
          <w:i/>
          <w:sz w:val="28"/>
          <w:szCs w:val="28"/>
        </w:rPr>
        <w:t>SMARCB1</w:t>
      </w:r>
      <w:r w:rsidRPr="008600D3">
        <w:rPr>
          <w:b/>
          <w:sz w:val="28"/>
          <w:szCs w:val="28"/>
        </w:rPr>
        <w:t xml:space="preserve"> </w:t>
      </w:r>
      <w:r w:rsidR="00BC704A">
        <w:rPr>
          <w:b/>
          <w:sz w:val="28"/>
          <w:szCs w:val="28"/>
        </w:rPr>
        <w:t>pathogenic variant</w:t>
      </w:r>
    </w:p>
    <w:p w:rsidR="00195A3C" w:rsidRDefault="00195A3C" w:rsidP="008600D3">
      <w:pPr>
        <w:rPr>
          <w:b/>
          <w:sz w:val="28"/>
          <w:szCs w:val="28"/>
        </w:rPr>
      </w:pPr>
    </w:p>
    <w:p w:rsidR="00C5451D" w:rsidRDefault="00DC6251" w:rsidP="00C5451D">
      <w:pPr>
        <w:rPr>
          <w:b/>
          <w:sz w:val="28"/>
          <w:szCs w:val="28"/>
        </w:rPr>
      </w:pPr>
      <w:r>
        <w:rPr>
          <w:b/>
          <w:sz w:val="28"/>
          <w:szCs w:val="28"/>
        </w:rPr>
        <w:t xml:space="preserve">Judith A </w:t>
      </w:r>
      <w:r w:rsidR="00195A3C">
        <w:rPr>
          <w:b/>
          <w:sz w:val="28"/>
          <w:szCs w:val="28"/>
        </w:rPr>
        <w:t>Eel</w:t>
      </w:r>
      <w:r w:rsidR="0000437A">
        <w:rPr>
          <w:b/>
          <w:sz w:val="28"/>
          <w:szCs w:val="28"/>
        </w:rPr>
        <w:t>l</w:t>
      </w:r>
      <w:r w:rsidR="00195A3C">
        <w:rPr>
          <w:b/>
          <w:sz w:val="28"/>
          <w:szCs w:val="28"/>
        </w:rPr>
        <w:t xml:space="preserve">oo </w:t>
      </w:r>
      <w:r w:rsidR="00057C80" w:rsidRPr="00611EBD">
        <w:rPr>
          <w:b/>
          <w:sz w:val="28"/>
          <w:szCs w:val="28"/>
          <w:vertAlign w:val="superscript"/>
        </w:rPr>
        <w:t>1</w:t>
      </w:r>
      <w:r w:rsidR="00195A3C">
        <w:rPr>
          <w:b/>
          <w:sz w:val="28"/>
          <w:szCs w:val="28"/>
        </w:rPr>
        <w:t xml:space="preserve">, </w:t>
      </w:r>
      <w:r>
        <w:rPr>
          <w:b/>
          <w:sz w:val="28"/>
          <w:szCs w:val="28"/>
        </w:rPr>
        <w:t xml:space="preserve">Miriam J </w:t>
      </w:r>
      <w:r w:rsidR="00195A3C">
        <w:rPr>
          <w:b/>
          <w:sz w:val="28"/>
          <w:szCs w:val="28"/>
        </w:rPr>
        <w:t xml:space="preserve">Smith </w:t>
      </w:r>
      <w:r w:rsidR="002C715D" w:rsidRPr="002C715D">
        <w:rPr>
          <w:b/>
          <w:sz w:val="28"/>
          <w:szCs w:val="28"/>
          <w:vertAlign w:val="superscript"/>
        </w:rPr>
        <w:t>1,2</w:t>
      </w:r>
      <w:r w:rsidR="00195A3C">
        <w:rPr>
          <w:b/>
          <w:sz w:val="28"/>
          <w:szCs w:val="28"/>
        </w:rPr>
        <w:t xml:space="preserve">, </w:t>
      </w:r>
      <w:r>
        <w:rPr>
          <w:b/>
          <w:sz w:val="28"/>
          <w:szCs w:val="28"/>
        </w:rPr>
        <w:t xml:space="preserve">Naomi L </w:t>
      </w:r>
      <w:r w:rsidR="00293BE8">
        <w:rPr>
          <w:b/>
          <w:sz w:val="28"/>
          <w:szCs w:val="28"/>
        </w:rPr>
        <w:t xml:space="preserve">Bowers </w:t>
      </w:r>
      <w:r w:rsidR="00057C80" w:rsidRPr="00611EBD">
        <w:rPr>
          <w:b/>
          <w:sz w:val="28"/>
          <w:szCs w:val="28"/>
          <w:vertAlign w:val="superscript"/>
        </w:rPr>
        <w:t>1</w:t>
      </w:r>
      <w:r w:rsidR="00293BE8">
        <w:rPr>
          <w:b/>
          <w:sz w:val="28"/>
          <w:szCs w:val="28"/>
        </w:rPr>
        <w:t xml:space="preserve">, </w:t>
      </w:r>
      <w:r>
        <w:rPr>
          <w:b/>
          <w:sz w:val="28"/>
          <w:szCs w:val="28"/>
        </w:rPr>
        <w:t xml:space="preserve">John </w:t>
      </w:r>
      <w:r w:rsidR="00195A3C">
        <w:rPr>
          <w:b/>
          <w:sz w:val="28"/>
          <w:szCs w:val="28"/>
        </w:rPr>
        <w:t xml:space="preserve">Ealing </w:t>
      </w:r>
      <w:r w:rsidR="00057C80" w:rsidRPr="00611EBD">
        <w:rPr>
          <w:b/>
          <w:sz w:val="28"/>
          <w:szCs w:val="28"/>
          <w:vertAlign w:val="superscript"/>
        </w:rPr>
        <w:t>1</w:t>
      </w:r>
      <w:r w:rsidR="00057C80">
        <w:rPr>
          <w:b/>
          <w:sz w:val="28"/>
          <w:szCs w:val="28"/>
          <w:vertAlign w:val="superscript"/>
        </w:rPr>
        <w:t>,3</w:t>
      </w:r>
      <w:r w:rsidR="00195A3C">
        <w:rPr>
          <w:b/>
          <w:sz w:val="28"/>
          <w:szCs w:val="28"/>
        </w:rPr>
        <w:t>,</w:t>
      </w:r>
      <w:r w:rsidR="00611EBD" w:rsidRPr="00611EBD">
        <w:rPr>
          <w:b/>
          <w:sz w:val="28"/>
          <w:szCs w:val="28"/>
          <w:vertAlign w:val="superscript"/>
        </w:rPr>
        <w:t xml:space="preserve"> </w:t>
      </w:r>
      <w:r>
        <w:rPr>
          <w:b/>
          <w:sz w:val="28"/>
          <w:szCs w:val="28"/>
        </w:rPr>
        <w:t>Paul</w:t>
      </w:r>
      <w:r w:rsidRPr="00611EBD" w:rsidDel="00057C80">
        <w:rPr>
          <w:b/>
          <w:sz w:val="28"/>
          <w:szCs w:val="28"/>
          <w:vertAlign w:val="superscript"/>
        </w:rPr>
        <w:t xml:space="preserve"> </w:t>
      </w:r>
      <w:r w:rsidR="004329AA">
        <w:rPr>
          <w:b/>
          <w:sz w:val="28"/>
          <w:szCs w:val="28"/>
        </w:rPr>
        <w:t xml:space="preserve">Hulse </w:t>
      </w:r>
      <w:r w:rsidR="00464D57">
        <w:rPr>
          <w:b/>
          <w:sz w:val="28"/>
          <w:szCs w:val="28"/>
          <w:vertAlign w:val="superscript"/>
        </w:rPr>
        <w:t>4</w:t>
      </w:r>
      <w:r w:rsidR="004329AA">
        <w:rPr>
          <w:b/>
          <w:sz w:val="28"/>
          <w:szCs w:val="28"/>
        </w:rPr>
        <w:t xml:space="preserve">, </w:t>
      </w:r>
      <w:r>
        <w:rPr>
          <w:b/>
          <w:sz w:val="28"/>
          <w:szCs w:val="28"/>
        </w:rPr>
        <w:t>James P</w:t>
      </w:r>
      <w:r w:rsidDel="00464D57">
        <w:rPr>
          <w:b/>
          <w:sz w:val="28"/>
          <w:szCs w:val="28"/>
        </w:rPr>
        <w:t xml:space="preserve"> </w:t>
      </w:r>
      <w:r w:rsidR="00195A3C">
        <w:rPr>
          <w:b/>
          <w:sz w:val="28"/>
          <w:szCs w:val="28"/>
        </w:rPr>
        <w:t>Wylie</w:t>
      </w:r>
      <w:r w:rsidR="00464D57" w:rsidDel="00464D57">
        <w:rPr>
          <w:b/>
          <w:sz w:val="28"/>
          <w:szCs w:val="28"/>
          <w:vertAlign w:val="superscript"/>
        </w:rPr>
        <w:t xml:space="preserve"> </w:t>
      </w:r>
      <w:r w:rsidR="00464D57">
        <w:rPr>
          <w:b/>
          <w:sz w:val="28"/>
          <w:szCs w:val="28"/>
          <w:vertAlign w:val="superscript"/>
        </w:rPr>
        <w:t>5</w:t>
      </w:r>
      <w:r w:rsidR="00E26737">
        <w:rPr>
          <w:b/>
          <w:sz w:val="28"/>
          <w:szCs w:val="28"/>
        </w:rPr>
        <w:t xml:space="preserve">, </w:t>
      </w:r>
      <w:r>
        <w:rPr>
          <w:b/>
          <w:sz w:val="28"/>
          <w:szCs w:val="28"/>
        </w:rPr>
        <w:t xml:space="preserve">Patrick Shenjere </w:t>
      </w:r>
      <w:r>
        <w:rPr>
          <w:b/>
          <w:sz w:val="28"/>
          <w:szCs w:val="28"/>
          <w:vertAlign w:val="superscript"/>
        </w:rPr>
        <w:t>6</w:t>
      </w:r>
      <w:r>
        <w:rPr>
          <w:b/>
          <w:sz w:val="28"/>
          <w:szCs w:val="28"/>
        </w:rPr>
        <w:t>,</w:t>
      </w:r>
      <w:r>
        <w:rPr>
          <w:b/>
          <w:sz w:val="28"/>
          <w:szCs w:val="28"/>
          <w:vertAlign w:val="superscript"/>
        </w:rPr>
        <w:t xml:space="preserve"> </w:t>
      </w:r>
      <w:r>
        <w:rPr>
          <w:b/>
          <w:sz w:val="28"/>
          <w:szCs w:val="28"/>
        </w:rPr>
        <w:t xml:space="preserve">Noel W Clarke </w:t>
      </w:r>
      <w:r>
        <w:rPr>
          <w:b/>
          <w:sz w:val="28"/>
          <w:szCs w:val="28"/>
          <w:vertAlign w:val="superscript"/>
        </w:rPr>
        <w:t>7</w:t>
      </w:r>
      <w:r>
        <w:rPr>
          <w:b/>
          <w:sz w:val="28"/>
          <w:szCs w:val="28"/>
        </w:rPr>
        <w:t xml:space="preserve">, Calvin </w:t>
      </w:r>
      <w:r w:rsidR="00293BE8">
        <w:rPr>
          <w:b/>
          <w:sz w:val="28"/>
          <w:szCs w:val="28"/>
        </w:rPr>
        <w:t xml:space="preserve">Soh </w:t>
      </w:r>
      <w:r>
        <w:rPr>
          <w:b/>
          <w:sz w:val="28"/>
          <w:szCs w:val="28"/>
          <w:vertAlign w:val="superscript"/>
        </w:rPr>
        <w:t>8</w:t>
      </w:r>
      <w:r w:rsidR="00293BE8">
        <w:rPr>
          <w:b/>
          <w:sz w:val="28"/>
          <w:szCs w:val="28"/>
        </w:rPr>
        <w:t>,</w:t>
      </w:r>
      <w:r w:rsidR="00611EBD" w:rsidRPr="00611EBD">
        <w:rPr>
          <w:b/>
          <w:sz w:val="28"/>
          <w:szCs w:val="28"/>
          <w:vertAlign w:val="superscript"/>
        </w:rPr>
        <w:t xml:space="preserve"> </w:t>
      </w:r>
      <w:r w:rsidR="00E31D20">
        <w:rPr>
          <w:b/>
          <w:sz w:val="28"/>
          <w:szCs w:val="28"/>
        </w:rPr>
        <w:t xml:space="preserve"> </w:t>
      </w:r>
      <w:r>
        <w:rPr>
          <w:b/>
          <w:sz w:val="28"/>
          <w:szCs w:val="28"/>
        </w:rPr>
        <w:t xml:space="preserve">Richard W </w:t>
      </w:r>
      <w:r w:rsidR="00195A3C">
        <w:rPr>
          <w:b/>
          <w:sz w:val="28"/>
          <w:szCs w:val="28"/>
        </w:rPr>
        <w:t xml:space="preserve">Whitehouse </w:t>
      </w:r>
      <w:r>
        <w:rPr>
          <w:b/>
          <w:sz w:val="28"/>
          <w:szCs w:val="28"/>
          <w:vertAlign w:val="superscript"/>
        </w:rPr>
        <w:t>8</w:t>
      </w:r>
      <w:r w:rsidR="00195A3C">
        <w:rPr>
          <w:b/>
          <w:sz w:val="28"/>
          <w:szCs w:val="28"/>
        </w:rPr>
        <w:t>,</w:t>
      </w:r>
      <w:r w:rsidR="00E31D20">
        <w:rPr>
          <w:b/>
          <w:sz w:val="28"/>
          <w:szCs w:val="28"/>
        </w:rPr>
        <w:t xml:space="preserve">  </w:t>
      </w:r>
      <w:r w:rsidR="00057C80">
        <w:rPr>
          <w:b/>
          <w:sz w:val="28"/>
          <w:szCs w:val="28"/>
        </w:rPr>
        <w:t>Mark Jones</w:t>
      </w:r>
      <w:r>
        <w:rPr>
          <w:b/>
          <w:sz w:val="28"/>
          <w:szCs w:val="28"/>
          <w:vertAlign w:val="superscript"/>
        </w:rPr>
        <w:t>9</w:t>
      </w:r>
      <w:r w:rsidR="00057C80">
        <w:rPr>
          <w:b/>
          <w:sz w:val="28"/>
          <w:szCs w:val="28"/>
        </w:rPr>
        <w:t xml:space="preserve">, Christopher </w:t>
      </w:r>
      <w:r w:rsidR="00611EBD">
        <w:rPr>
          <w:b/>
          <w:sz w:val="28"/>
          <w:szCs w:val="28"/>
        </w:rPr>
        <w:t xml:space="preserve">Duff </w:t>
      </w:r>
      <w:r w:rsidRPr="00197AB7">
        <w:rPr>
          <w:b/>
          <w:sz w:val="28"/>
          <w:szCs w:val="28"/>
          <w:vertAlign w:val="superscript"/>
        </w:rPr>
        <w:t>10</w:t>
      </w:r>
      <w:r w:rsidR="00611EBD">
        <w:rPr>
          <w:b/>
          <w:sz w:val="28"/>
          <w:szCs w:val="28"/>
        </w:rPr>
        <w:t>,</w:t>
      </w:r>
      <w:r w:rsidR="00E31D20">
        <w:rPr>
          <w:b/>
          <w:sz w:val="28"/>
          <w:szCs w:val="28"/>
          <w:vertAlign w:val="superscript"/>
        </w:rPr>
        <w:t xml:space="preserve"> </w:t>
      </w:r>
      <w:r>
        <w:rPr>
          <w:b/>
          <w:sz w:val="28"/>
          <w:szCs w:val="28"/>
        </w:rPr>
        <w:t>Anthony</w:t>
      </w:r>
      <w:r w:rsidDel="00DC6251">
        <w:rPr>
          <w:b/>
          <w:sz w:val="28"/>
          <w:szCs w:val="28"/>
        </w:rPr>
        <w:t xml:space="preserve"> </w:t>
      </w:r>
      <w:r w:rsidR="00195A3C">
        <w:rPr>
          <w:b/>
          <w:sz w:val="28"/>
          <w:szCs w:val="28"/>
        </w:rPr>
        <w:t xml:space="preserve">Freemont </w:t>
      </w:r>
      <w:r>
        <w:rPr>
          <w:b/>
          <w:sz w:val="28"/>
          <w:szCs w:val="28"/>
          <w:vertAlign w:val="superscript"/>
        </w:rPr>
        <w:t>11</w:t>
      </w:r>
      <w:r w:rsidR="00195A3C">
        <w:rPr>
          <w:b/>
          <w:sz w:val="28"/>
          <w:szCs w:val="28"/>
        </w:rPr>
        <w:t>,</w:t>
      </w:r>
      <w:r w:rsidR="00E31D20">
        <w:rPr>
          <w:b/>
          <w:sz w:val="28"/>
          <w:szCs w:val="28"/>
        </w:rPr>
        <w:t xml:space="preserve"> </w:t>
      </w:r>
      <w:r>
        <w:rPr>
          <w:b/>
          <w:sz w:val="28"/>
          <w:szCs w:val="28"/>
        </w:rPr>
        <w:t>D Gareth</w:t>
      </w:r>
      <w:r w:rsidDel="00DC6251">
        <w:rPr>
          <w:b/>
          <w:sz w:val="28"/>
          <w:szCs w:val="28"/>
        </w:rPr>
        <w:t xml:space="preserve"> </w:t>
      </w:r>
      <w:r w:rsidR="00195A3C">
        <w:rPr>
          <w:b/>
          <w:sz w:val="28"/>
          <w:szCs w:val="28"/>
        </w:rPr>
        <w:t xml:space="preserve">Evans </w:t>
      </w:r>
      <w:r w:rsidR="00611EBD" w:rsidRPr="00611EBD">
        <w:rPr>
          <w:b/>
          <w:sz w:val="28"/>
          <w:szCs w:val="28"/>
          <w:vertAlign w:val="superscript"/>
        </w:rPr>
        <w:t>1</w:t>
      </w:r>
      <w:r w:rsidR="00611EBD">
        <w:rPr>
          <w:b/>
          <w:sz w:val="28"/>
          <w:szCs w:val="28"/>
          <w:vertAlign w:val="superscript"/>
        </w:rPr>
        <w:t>,2</w:t>
      </w:r>
    </w:p>
    <w:p w:rsidR="00CE4EB6" w:rsidRDefault="00CE4EB6" w:rsidP="00C5451D">
      <w:pPr>
        <w:rPr>
          <w:b/>
          <w:sz w:val="28"/>
          <w:szCs w:val="28"/>
        </w:rPr>
      </w:pPr>
    </w:p>
    <w:p w:rsidR="00CE4EB6" w:rsidRDefault="00DC6251" w:rsidP="00197AB7">
      <w:pPr>
        <w:spacing w:line="480" w:lineRule="auto"/>
      </w:pPr>
      <w:r>
        <w:t xml:space="preserve">1. </w:t>
      </w:r>
      <w:r w:rsidR="00626F67" w:rsidRPr="00626F67">
        <w:t xml:space="preserve">Manchester Centre </w:t>
      </w:r>
      <w:r w:rsidR="00626F67">
        <w:t>for</w:t>
      </w:r>
      <w:r w:rsidR="00CE4EB6" w:rsidRPr="00A42ABB">
        <w:t xml:space="preserve"> </w:t>
      </w:r>
      <w:r w:rsidR="00CE4EB6">
        <w:t>Genomic Medicine</w:t>
      </w:r>
      <w:r w:rsidR="00CE4EB6" w:rsidRPr="00A42ABB">
        <w:t>, St Mary's Hospital, Manchester</w:t>
      </w:r>
      <w:r w:rsidR="00CE4EB6">
        <w:t xml:space="preserve"> University Hospitals Foundation Trust</w:t>
      </w:r>
      <w:r w:rsidR="00CE4EB6" w:rsidRPr="00A42ABB">
        <w:t xml:space="preserve">, </w:t>
      </w:r>
      <w:r w:rsidR="00CE4EB6">
        <w:t xml:space="preserve">Manchester, </w:t>
      </w:r>
      <w:r w:rsidR="00CE4EB6" w:rsidRPr="00A42ABB">
        <w:t>UK</w:t>
      </w:r>
    </w:p>
    <w:p w:rsidR="00CE4EB6" w:rsidRDefault="00DC6251" w:rsidP="00197AB7">
      <w:pPr>
        <w:spacing w:line="480" w:lineRule="auto"/>
      </w:pPr>
      <w:r>
        <w:t xml:space="preserve">2. </w:t>
      </w:r>
      <w:r w:rsidR="00CE4EB6">
        <w:t>Division of Evolution and Genomic Science</w:t>
      </w:r>
      <w:r w:rsidR="00057C80">
        <w:t>s</w:t>
      </w:r>
      <w:r w:rsidR="00CE4EB6">
        <w:t xml:space="preserve">, </w:t>
      </w:r>
      <w:r w:rsidR="00057C80">
        <w:t xml:space="preserve">School of Biological Sciences, </w:t>
      </w:r>
      <w:r w:rsidR="00CE4EB6" w:rsidRPr="00A42ABB">
        <w:t xml:space="preserve">University of Manchester, </w:t>
      </w:r>
      <w:r w:rsidR="00CE4EB6">
        <w:t xml:space="preserve">Manchester, </w:t>
      </w:r>
      <w:r w:rsidR="00CE4EB6" w:rsidRPr="00A42ABB">
        <w:t>UK</w:t>
      </w:r>
    </w:p>
    <w:p w:rsidR="00611EBD" w:rsidRDefault="00DC6251" w:rsidP="00197AB7">
      <w:pPr>
        <w:spacing w:line="480" w:lineRule="auto"/>
      </w:pPr>
      <w:r>
        <w:t xml:space="preserve">3. </w:t>
      </w:r>
      <w:r w:rsidR="00611EBD" w:rsidRPr="006B6133">
        <w:t xml:space="preserve">Department of </w:t>
      </w:r>
      <w:r w:rsidR="00611EBD">
        <w:t>Neurology</w:t>
      </w:r>
      <w:r w:rsidR="00611EBD" w:rsidRPr="006B6133">
        <w:t xml:space="preserve">, </w:t>
      </w:r>
      <w:r w:rsidR="00611EBD">
        <w:t>Salford Royal Foundation Trust</w:t>
      </w:r>
      <w:r w:rsidR="00611EBD" w:rsidRPr="006B6133">
        <w:t xml:space="preserve">, </w:t>
      </w:r>
      <w:r w:rsidR="00611EBD">
        <w:t>Manchester, UK</w:t>
      </w:r>
    </w:p>
    <w:p w:rsidR="00464D57" w:rsidRDefault="00DC6251" w:rsidP="00B94886">
      <w:pPr>
        <w:spacing w:line="480" w:lineRule="auto"/>
      </w:pPr>
      <w:r>
        <w:t xml:space="preserve">4. </w:t>
      </w:r>
      <w:r w:rsidR="00464D57">
        <w:t>Department of Radiology</w:t>
      </w:r>
      <w:r w:rsidR="00057C80">
        <w:t>,</w:t>
      </w:r>
      <w:r w:rsidR="00057C80" w:rsidRPr="00057C80">
        <w:t xml:space="preserve"> </w:t>
      </w:r>
      <w:r w:rsidR="00057C80">
        <w:t>5. Departments of Medical Oncology,</w:t>
      </w:r>
      <w:r w:rsidR="00057C80" w:rsidRPr="00E31D20">
        <w:t xml:space="preserve"> </w:t>
      </w:r>
      <w:r w:rsidR="00057C80">
        <w:t xml:space="preserve">6. </w:t>
      </w:r>
      <w:r w:rsidR="00057C80" w:rsidRPr="00611EBD">
        <w:rPr>
          <w:rStyle w:val="Strong"/>
          <w:rFonts w:cs="Baskerville"/>
          <w:b w:val="0"/>
        </w:rPr>
        <w:t>Department of Histopathology,</w:t>
      </w:r>
      <w:r w:rsidR="00057C80">
        <w:rPr>
          <w:rStyle w:val="Strong"/>
          <w:rFonts w:cs="Baskerville"/>
          <w:b w:val="0"/>
        </w:rPr>
        <w:t xml:space="preserve"> 7. </w:t>
      </w:r>
      <w:r w:rsidR="00057C80">
        <w:t xml:space="preserve">Department of Clinical Urology, </w:t>
      </w:r>
      <w:r w:rsidR="00464D57" w:rsidRPr="00464D57">
        <w:t>The Christie NHS Foundation Trust,</w:t>
      </w:r>
      <w:r w:rsidR="00E31D20" w:rsidRPr="00E31D20">
        <w:t xml:space="preserve"> Manchester UK</w:t>
      </w:r>
    </w:p>
    <w:p w:rsidR="00E31D20" w:rsidRDefault="00DC6251" w:rsidP="00B94886">
      <w:pPr>
        <w:spacing w:line="480" w:lineRule="auto"/>
      </w:pPr>
      <w:r>
        <w:t xml:space="preserve">8. </w:t>
      </w:r>
      <w:r w:rsidR="00E31D20" w:rsidRPr="00E31D20">
        <w:t xml:space="preserve">Department </w:t>
      </w:r>
      <w:r w:rsidR="00E31D20">
        <w:t xml:space="preserve">Radiology, Manchester Royal Infirmary, </w:t>
      </w:r>
      <w:r w:rsidR="00E31D20" w:rsidRPr="00E31D20">
        <w:t>Manchester University Hospitals Foundation Trust, Manchester, UK</w:t>
      </w:r>
    </w:p>
    <w:p w:rsidR="00611EBD" w:rsidRDefault="00DC6251" w:rsidP="00B94886">
      <w:pPr>
        <w:spacing w:line="480" w:lineRule="auto"/>
      </w:pPr>
      <w:r>
        <w:t xml:space="preserve">9. </w:t>
      </w:r>
      <w:r w:rsidR="00057C80">
        <w:t xml:space="preserve">Department of Cardiothoracic Surgery, </w:t>
      </w:r>
      <w:r>
        <w:t>10</w:t>
      </w:r>
      <w:r w:rsidR="00057C80">
        <w:t xml:space="preserve">. </w:t>
      </w:r>
      <w:r w:rsidR="00611EBD">
        <w:t xml:space="preserve">Department of Plastic Surgery, Wythenshawe Hospital, Manchester Universities Foundation Trust, </w:t>
      </w:r>
      <w:r w:rsidR="00611EBD" w:rsidRPr="00FF1D02">
        <w:t>Manchester</w:t>
      </w:r>
      <w:r w:rsidR="00611EBD">
        <w:t>,</w:t>
      </w:r>
      <w:r w:rsidR="00611EBD" w:rsidRPr="00FF1D02">
        <w:t xml:space="preserve"> UK</w:t>
      </w:r>
    </w:p>
    <w:p w:rsidR="00611EBD" w:rsidRPr="002F39AF" w:rsidRDefault="00DC6251" w:rsidP="00197AB7">
      <w:pPr>
        <w:spacing w:line="480" w:lineRule="auto"/>
        <w:rPr>
          <w:rStyle w:val="Strong"/>
          <w:bCs w:val="0"/>
        </w:rPr>
      </w:pPr>
      <w:r>
        <w:rPr>
          <w:rStyle w:val="Strong"/>
          <w:rFonts w:cs="Baskerville"/>
          <w:b w:val="0"/>
        </w:rPr>
        <w:t xml:space="preserve">11. </w:t>
      </w:r>
      <w:r w:rsidR="00611EBD" w:rsidRPr="00611EBD">
        <w:rPr>
          <w:rStyle w:val="Strong"/>
          <w:rFonts w:cs="Baskerville"/>
          <w:b w:val="0"/>
        </w:rPr>
        <w:t xml:space="preserve">Department of Histopathology, Manchester Royal Infirmary, Manchester </w:t>
      </w:r>
      <w:r w:rsidR="00611EBD">
        <w:rPr>
          <w:rStyle w:val="Strong"/>
          <w:rFonts w:cs="Baskerville"/>
          <w:b w:val="0"/>
        </w:rPr>
        <w:t xml:space="preserve">Universities </w:t>
      </w:r>
      <w:r w:rsidR="00611EBD" w:rsidRPr="00611EBD">
        <w:rPr>
          <w:rStyle w:val="Strong"/>
          <w:rFonts w:cs="Baskerville"/>
          <w:b w:val="0"/>
        </w:rPr>
        <w:t>Foundation Trust, Manchester</w:t>
      </w:r>
      <w:r w:rsidR="008421C3">
        <w:rPr>
          <w:rStyle w:val="Strong"/>
          <w:rFonts w:cs="Baskerville"/>
          <w:b w:val="0"/>
        </w:rPr>
        <w:t>,</w:t>
      </w:r>
      <w:r w:rsidR="00611EBD" w:rsidRPr="00611EBD">
        <w:rPr>
          <w:rStyle w:val="Strong"/>
          <w:rFonts w:cs="Baskerville"/>
          <w:b w:val="0"/>
        </w:rPr>
        <w:t xml:space="preserve"> UK</w:t>
      </w:r>
    </w:p>
    <w:p w:rsidR="00DC6251" w:rsidRDefault="00DC6251" w:rsidP="002F39AF">
      <w:pPr>
        <w:spacing w:line="480" w:lineRule="auto"/>
        <w:ind w:left="1004"/>
      </w:pPr>
    </w:p>
    <w:p w:rsidR="00611EBD" w:rsidRPr="00611EBD" w:rsidRDefault="00611EBD" w:rsidP="00197AB7">
      <w:pPr>
        <w:spacing w:line="480" w:lineRule="auto"/>
      </w:pPr>
      <w:r w:rsidRPr="00611EBD">
        <w:t xml:space="preserve">Correspondence: </w:t>
      </w:r>
      <w:r w:rsidR="00530E1A" w:rsidRPr="00530E1A">
        <w:t>Judith Eelloo</w:t>
      </w:r>
      <w:r w:rsidRPr="00611EBD">
        <w:t xml:space="preserve">, </w:t>
      </w:r>
      <w:r w:rsidR="00DC6251">
        <w:t>Manchester Centre for</w:t>
      </w:r>
      <w:r w:rsidRPr="00611EBD">
        <w:t xml:space="preserve"> </w:t>
      </w:r>
      <w:r w:rsidR="00DC6251" w:rsidRPr="00611EBD">
        <w:t>Gen</w:t>
      </w:r>
      <w:r w:rsidR="00DC6251">
        <w:t>om</w:t>
      </w:r>
      <w:r w:rsidR="00DC6251" w:rsidRPr="00611EBD">
        <w:t xml:space="preserve">ic </w:t>
      </w:r>
      <w:r w:rsidRPr="00611EBD">
        <w:t xml:space="preserve">Medicine, St Mary’s Hospital, Manchester M13 9WL Email: </w:t>
      </w:r>
      <w:r w:rsidR="00530E1A" w:rsidRPr="00530E1A">
        <w:t>judith.eel</w:t>
      </w:r>
      <w:r w:rsidR="00530E1A">
        <w:t>l</w:t>
      </w:r>
      <w:r w:rsidR="00530E1A" w:rsidRPr="00530E1A">
        <w:t>oo</w:t>
      </w:r>
      <w:r w:rsidR="00530E1A" w:rsidRPr="00530E1A" w:rsidDel="00530E1A">
        <w:t xml:space="preserve"> </w:t>
      </w:r>
      <w:r w:rsidR="002F39AF">
        <w:t>@mft.nhs.uk</w:t>
      </w:r>
    </w:p>
    <w:p w:rsidR="00CE4EB6" w:rsidRPr="00611EBD" w:rsidRDefault="00611EBD" w:rsidP="00611EBD">
      <w:r w:rsidRPr="00611EBD">
        <w:t>Tel: +44 (0)161 276 6506; Fax: +44 (0)161 276 6145</w:t>
      </w:r>
    </w:p>
    <w:p w:rsidR="00CE4EB6" w:rsidRPr="00AE5D1B" w:rsidRDefault="00CE4EB6" w:rsidP="00C5451D"/>
    <w:p w:rsidR="00E13701" w:rsidRDefault="00E13701" w:rsidP="00C5451D">
      <w:pPr>
        <w:rPr>
          <w:b/>
        </w:rPr>
      </w:pPr>
    </w:p>
    <w:p w:rsidR="00C5451D" w:rsidRPr="00AE5D1B" w:rsidRDefault="00C5451D" w:rsidP="00C5451D">
      <w:pPr>
        <w:rPr>
          <w:b/>
        </w:rPr>
      </w:pPr>
      <w:r w:rsidRPr="00AE5D1B">
        <w:rPr>
          <w:b/>
        </w:rPr>
        <w:t>Abstract</w:t>
      </w:r>
    </w:p>
    <w:p w:rsidR="00AA387E" w:rsidRDefault="00AA387E" w:rsidP="00AA387E">
      <w:pPr>
        <w:spacing w:line="360" w:lineRule="auto"/>
      </w:pPr>
    </w:p>
    <w:p w:rsidR="00C5451D" w:rsidRPr="00AE5D1B" w:rsidRDefault="00C5451D" w:rsidP="00AA387E">
      <w:pPr>
        <w:spacing w:line="360" w:lineRule="auto"/>
      </w:pPr>
      <w:r w:rsidRPr="00AE5D1B">
        <w:lastRenderedPageBreak/>
        <w:t>A 51</w:t>
      </w:r>
      <w:r w:rsidR="00E26737">
        <w:t>-</w:t>
      </w:r>
      <w:r w:rsidRPr="00AE5D1B">
        <w:t xml:space="preserve">year old </w:t>
      </w:r>
      <w:r w:rsidR="00195A3C">
        <w:t>woman</w:t>
      </w:r>
      <w:r w:rsidR="00195A3C" w:rsidRPr="00AE5D1B">
        <w:t xml:space="preserve"> </w:t>
      </w:r>
      <w:r w:rsidRPr="00AE5D1B">
        <w:t>presented with a 6</w:t>
      </w:r>
      <w:r w:rsidR="00195A3C">
        <w:t>-</w:t>
      </w:r>
      <w:r w:rsidRPr="00AE5D1B">
        <w:t>month history of increasing pelvic</w:t>
      </w:r>
      <w:r w:rsidR="00195A3C">
        <w:t>/</w:t>
      </w:r>
      <w:r w:rsidRPr="00AE5D1B">
        <w:t xml:space="preserve">lower back pain with nocturnal waking and episodes of anorexia and vomiting. She </w:t>
      </w:r>
      <w:r w:rsidR="00664DE5" w:rsidRPr="00AE5D1B">
        <w:t>had been given</w:t>
      </w:r>
      <w:r w:rsidRPr="00AE5D1B">
        <w:t xml:space="preserve"> the diagnosis of </w:t>
      </w:r>
      <w:r w:rsidR="00AA387E">
        <w:t>Neurofibromatosis Type-</w:t>
      </w:r>
      <w:r w:rsidR="00E26737" w:rsidRPr="00AE5D1B">
        <w:t xml:space="preserve">1 </w:t>
      </w:r>
      <w:r w:rsidRPr="00AE5D1B">
        <w:t>25</w:t>
      </w:r>
      <w:r w:rsidR="00195A3C">
        <w:t>-</w:t>
      </w:r>
      <w:r w:rsidRPr="00AE5D1B">
        <w:t xml:space="preserve">years previously following removal of an intradural extramedullary schwannoma. </w:t>
      </w:r>
    </w:p>
    <w:p w:rsidR="00AA387E" w:rsidRDefault="00AA387E" w:rsidP="00AA387E">
      <w:pPr>
        <w:spacing w:line="360" w:lineRule="auto"/>
      </w:pPr>
    </w:p>
    <w:p w:rsidR="00C5451D" w:rsidRPr="00AE5D1B" w:rsidRDefault="00C5451D" w:rsidP="00AA387E">
      <w:pPr>
        <w:spacing w:line="360" w:lineRule="auto"/>
      </w:pPr>
      <w:r w:rsidRPr="00AE5D1B">
        <w:t>Examination revealed right torticollis and Horner’s syndrome, a large abdominal mass arising from the pelvis</w:t>
      </w:r>
      <w:r w:rsidR="00DC7CCB">
        <w:t>,</w:t>
      </w:r>
      <w:r w:rsidRPr="00AE5D1B">
        <w:t xml:space="preserve"> but no cutaneous stigmata of </w:t>
      </w:r>
      <w:r w:rsidR="00DC7CCB">
        <w:t>Neurofibromatosis Type-1</w:t>
      </w:r>
      <w:r w:rsidRPr="00AE5D1B">
        <w:t>.</w:t>
      </w:r>
      <w:r w:rsidR="00AA387E">
        <w:t xml:space="preserve"> </w:t>
      </w:r>
      <w:r w:rsidRPr="00AE5D1B">
        <w:t xml:space="preserve">Magnetic resonance and </w:t>
      </w:r>
      <w:r w:rsidR="00463669" w:rsidRPr="00463669">
        <w:t>positron emission tomography</w:t>
      </w:r>
      <w:r w:rsidRPr="00AE5D1B">
        <w:t xml:space="preserve"> imaging revealed A) </w:t>
      </w:r>
      <w:r w:rsidR="002C715D">
        <w:t xml:space="preserve">a </w:t>
      </w:r>
      <w:r w:rsidRPr="00AE5D1B">
        <w:t xml:space="preserve">14cm heterogeneous enhancing mass, abutting the left kidney with </w:t>
      </w:r>
      <w:r w:rsidR="00B459B8">
        <w:t>standardised uptake value</w:t>
      </w:r>
      <w:r w:rsidR="004F1E12">
        <w:t xml:space="preserve"> </w:t>
      </w:r>
      <w:r w:rsidRPr="00AE5D1B">
        <w:t>max</w:t>
      </w:r>
      <w:r w:rsidR="00DC7CCB">
        <w:t>=</w:t>
      </w:r>
      <w:r w:rsidRPr="00AE5D1B">
        <w:t xml:space="preserve">2.9, B) a large heterogeneous enhancing pelvic mass C) mesenteric adenopathy </w:t>
      </w:r>
      <w:r w:rsidR="00DC7CCB" w:rsidRPr="00DC7CCB">
        <w:t>standardised uptake value max</w:t>
      </w:r>
      <w:r w:rsidR="00DC7CCB">
        <w:t>=</w:t>
      </w:r>
      <w:r w:rsidRPr="00AE5D1B">
        <w:t xml:space="preserve">10.3 and D) 6cm </w:t>
      </w:r>
      <w:r w:rsidR="00DC7CCB" w:rsidRPr="00AE5D1B">
        <w:t xml:space="preserve">right lung apex </w:t>
      </w:r>
      <w:r w:rsidRPr="00AE5D1B">
        <w:t xml:space="preserve">mass </w:t>
      </w:r>
      <w:r w:rsidR="00DC7CCB" w:rsidRPr="00DC7CCB">
        <w:t>standardised uptake value max</w:t>
      </w:r>
      <w:r w:rsidR="00DC7CCB">
        <w:t>=</w:t>
      </w:r>
      <w:r w:rsidRPr="00AE5D1B">
        <w:t>4.3</w:t>
      </w:r>
      <w:r w:rsidR="004F1E12">
        <w:t>.</w:t>
      </w:r>
    </w:p>
    <w:p w:rsidR="00C5451D" w:rsidRPr="00AE5D1B" w:rsidRDefault="00C5451D" w:rsidP="00AA387E">
      <w:pPr>
        <w:spacing w:line="360" w:lineRule="auto"/>
      </w:pPr>
    </w:p>
    <w:p w:rsidR="00C5451D" w:rsidRPr="00AE5D1B" w:rsidRDefault="00C5451D" w:rsidP="00AA387E">
      <w:pPr>
        <w:spacing w:line="360" w:lineRule="auto"/>
      </w:pPr>
      <w:r w:rsidRPr="00AE5D1B">
        <w:t>Computerised tomography-guided biopsy of lesion A was reported as neurofibroma with occasional atypia</w:t>
      </w:r>
      <w:r w:rsidR="00DC7CCB">
        <w:t>,</w:t>
      </w:r>
      <w:r w:rsidRPr="00AE5D1B">
        <w:t xml:space="preserve"> </w:t>
      </w:r>
      <w:r w:rsidR="00DC7CCB">
        <w:t>l</w:t>
      </w:r>
      <w:r w:rsidR="00DC7CCB" w:rsidRPr="00AE5D1B">
        <w:t xml:space="preserve">esion </w:t>
      </w:r>
      <w:r w:rsidRPr="00AE5D1B">
        <w:t xml:space="preserve">B </w:t>
      </w:r>
      <w:r w:rsidR="00DC7CCB">
        <w:t xml:space="preserve">a </w:t>
      </w:r>
      <w:r w:rsidRPr="00AE5D1B">
        <w:t xml:space="preserve">benign uterine leiomyoma and lesion C follicular Lymphoma </w:t>
      </w:r>
      <w:r w:rsidR="00DC7CCB">
        <w:t>world health organisation</w:t>
      </w:r>
      <w:r w:rsidRPr="00AE5D1B">
        <w:t xml:space="preserve"> Grade 2.</w:t>
      </w:r>
    </w:p>
    <w:p w:rsidR="00C5451D" w:rsidRPr="00AE5D1B" w:rsidRDefault="00C5451D" w:rsidP="00AA387E">
      <w:pPr>
        <w:spacing w:line="360" w:lineRule="auto"/>
      </w:pPr>
    </w:p>
    <w:p w:rsidR="00C5451D" w:rsidRPr="00AE5D1B" w:rsidRDefault="00C5451D" w:rsidP="00AA387E">
      <w:pPr>
        <w:spacing w:line="360" w:lineRule="auto"/>
      </w:pPr>
      <w:r w:rsidRPr="00AE5D1B">
        <w:t xml:space="preserve">Genetic analysis of blood lymphocyte DNA </w:t>
      </w:r>
      <w:r w:rsidR="00463669">
        <w:t>identifi</w:t>
      </w:r>
      <w:r w:rsidR="00463669" w:rsidRPr="00AE5D1B">
        <w:t xml:space="preserve">ed </w:t>
      </w:r>
      <w:r w:rsidRPr="00AE5D1B">
        <w:t xml:space="preserve">a </w:t>
      </w:r>
      <w:r w:rsidR="00B80359">
        <w:t>pathogenic variant</w:t>
      </w:r>
      <w:r w:rsidRPr="00AE5D1B">
        <w:t xml:space="preserve"> in </w:t>
      </w:r>
      <w:r w:rsidRPr="00AE5D1B">
        <w:rPr>
          <w:i/>
        </w:rPr>
        <w:t>SMARCB1</w:t>
      </w:r>
      <w:r w:rsidRPr="00AE5D1B">
        <w:t>.</w:t>
      </w:r>
    </w:p>
    <w:p w:rsidR="00C5451D" w:rsidRPr="00AE5D1B" w:rsidRDefault="00C5451D" w:rsidP="00AA387E">
      <w:pPr>
        <w:spacing w:line="360" w:lineRule="auto"/>
      </w:pPr>
    </w:p>
    <w:p w:rsidR="00C5451D" w:rsidRPr="00AE5D1B" w:rsidRDefault="00C5451D" w:rsidP="00AA387E">
      <w:pPr>
        <w:spacing w:line="360" w:lineRule="auto"/>
      </w:pPr>
      <w:r w:rsidRPr="00AE5D1B">
        <w:t xml:space="preserve">Following </w:t>
      </w:r>
      <w:r w:rsidR="00463669">
        <w:t xml:space="preserve">multidisciplinary </w:t>
      </w:r>
      <w:r w:rsidRPr="00AE5D1B">
        <w:t>discussion</w:t>
      </w:r>
      <w:r w:rsidR="00463669">
        <w:t>s</w:t>
      </w:r>
      <w:r w:rsidRPr="00AE5D1B">
        <w:t xml:space="preserve"> with genetic, oncology and surgical input it was decided that the lymphoma treatment should take priority. </w:t>
      </w:r>
      <w:r w:rsidR="00195A3C">
        <w:t>H</w:t>
      </w:r>
      <w:r w:rsidRPr="00AE5D1B">
        <w:t>owever</w:t>
      </w:r>
      <w:r w:rsidR="00463669">
        <w:t>,</w:t>
      </w:r>
      <w:r w:rsidRPr="00AE5D1B">
        <w:t xml:space="preserve"> </w:t>
      </w:r>
      <w:r w:rsidR="00195A3C" w:rsidRPr="00AE5D1B">
        <w:t>excision of the retro peritoneal mass</w:t>
      </w:r>
      <w:r w:rsidR="00195A3C">
        <w:t xml:space="preserve"> was</w:t>
      </w:r>
      <w:r w:rsidR="00195A3C" w:rsidRPr="00AE5D1B">
        <w:t xml:space="preserve"> </w:t>
      </w:r>
      <w:r w:rsidRPr="00AE5D1B">
        <w:t xml:space="preserve">recommended due to </w:t>
      </w:r>
      <w:r w:rsidR="00463669">
        <w:t xml:space="preserve">the </w:t>
      </w:r>
      <w:r w:rsidRPr="00AE5D1B">
        <w:t>risk of malignant change</w:t>
      </w:r>
      <w:r w:rsidR="00195A3C">
        <w:t>.</w:t>
      </w:r>
    </w:p>
    <w:p w:rsidR="00C5451D" w:rsidRPr="00AE5D1B" w:rsidRDefault="00C5451D" w:rsidP="00AA387E">
      <w:pPr>
        <w:spacing w:line="360" w:lineRule="auto"/>
      </w:pPr>
    </w:p>
    <w:p w:rsidR="00C5451D" w:rsidRPr="00AE5D1B" w:rsidRDefault="00C5451D" w:rsidP="00AA387E">
      <w:pPr>
        <w:spacing w:line="360" w:lineRule="auto"/>
      </w:pPr>
      <w:r w:rsidRPr="00AE5D1B">
        <w:t xml:space="preserve">Following </w:t>
      </w:r>
      <w:r w:rsidR="00195A3C">
        <w:t>6-months chemotherapy</w:t>
      </w:r>
      <w:r w:rsidRPr="00AE5D1B">
        <w:t xml:space="preserve"> for lymphoma, surgery was performed.</w:t>
      </w:r>
      <w:r w:rsidR="004F1E12">
        <w:t xml:space="preserve"> </w:t>
      </w:r>
      <w:r w:rsidRPr="00AE5D1B">
        <w:t>Histology revealed a malignant peripheral nerve sheath tumour</w:t>
      </w:r>
      <w:r w:rsidR="00E26737">
        <w:t xml:space="preserve"> </w:t>
      </w:r>
      <w:r w:rsidRPr="00AE5D1B">
        <w:t xml:space="preserve">with areas of low and high-grade change. </w:t>
      </w:r>
      <w:r w:rsidR="00195A3C">
        <w:t>An i</w:t>
      </w:r>
      <w:r w:rsidRPr="00AE5D1B">
        <w:t xml:space="preserve">ncidental, well-differentiated </w:t>
      </w:r>
      <w:r w:rsidR="00195A3C" w:rsidRPr="00AE5D1B">
        <w:t xml:space="preserve">small bowel </w:t>
      </w:r>
      <w:r w:rsidRPr="00AE5D1B">
        <w:t xml:space="preserve">neuroendocrine carcinoma was </w:t>
      </w:r>
      <w:r w:rsidR="00195A3C">
        <w:t xml:space="preserve">also </w:t>
      </w:r>
      <w:r w:rsidRPr="00AE5D1B">
        <w:t>excised</w:t>
      </w:r>
      <w:r w:rsidR="00195A3C">
        <w:t>.</w:t>
      </w:r>
      <w:r w:rsidR="00AA387E">
        <w:t xml:space="preserve"> </w:t>
      </w:r>
      <w:r w:rsidRPr="00AE5D1B">
        <w:t>Close surveillance continues</w:t>
      </w:r>
      <w:r w:rsidR="00AE5D1B" w:rsidRPr="00AE5D1B">
        <w:t xml:space="preserve"> with no recurrence after </w:t>
      </w:r>
      <w:r w:rsidR="00E13701">
        <w:t>5</w:t>
      </w:r>
      <w:r w:rsidR="00AE5D1B" w:rsidRPr="00AE5D1B">
        <w:t xml:space="preserve"> years.</w:t>
      </w:r>
      <w:r w:rsidR="00AA387E">
        <w:t xml:space="preserve"> </w:t>
      </w:r>
      <w:r w:rsidRPr="00AE5D1B">
        <w:t xml:space="preserve">This raises new considerations for malignancy associated with </w:t>
      </w:r>
      <w:r w:rsidRPr="00AE5D1B">
        <w:rPr>
          <w:i/>
        </w:rPr>
        <w:t>SMARCB1</w:t>
      </w:r>
      <w:r w:rsidRPr="00AE5D1B">
        <w:t xml:space="preserve"> </w:t>
      </w:r>
      <w:r w:rsidR="00BC704A">
        <w:t>pathogenic variants</w:t>
      </w:r>
      <w:r w:rsidR="00BC704A" w:rsidRPr="00AE5D1B">
        <w:t xml:space="preserve"> </w:t>
      </w:r>
      <w:r w:rsidRPr="00AE5D1B">
        <w:t xml:space="preserve">and highlights the importance of holistic, specialist and multidisciplinary care.   </w:t>
      </w:r>
    </w:p>
    <w:p w:rsidR="00C5451D" w:rsidRPr="00AE5D1B" w:rsidRDefault="00C5451D" w:rsidP="00AA387E">
      <w:pPr>
        <w:spacing w:line="360" w:lineRule="auto"/>
      </w:pPr>
    </w:p>
    <w:p w:rsidR="0022323F" w:rsidRPr="00AE5D1B" w:rsidRDefault="00C5451D" w:rsidP="00AA387E">
      <w:pPr>
        <w:spacing w:line="360" w:lineRule="auto"/>
      </w:pPr>
      <w:r w:rsidRPr="00AA387E">
        <w:rPr>
          <w:i/>
          <w:u w:val="single"/>
        </w:rPr>
        <w:t>Keywords:</w:t>
      </w:r>
      <w:r w:rsidR="00AE5D1B">
        <w:t xml:space="preserve"> </w:t>
      </w:r>
      <w:r w:rsidR="0022323F" w:rsidRPr="00AE5D1B">
        <w:t>Schwannomatosis</w:t>
      </w:r>
      <w:r w:rsidR="00BC704A">
        <w:t>;</w:t>
      </w:r>
      <w:r w:rsidR="00AE5D1B" w:rsidRPr="00AE5D1B">
        <w:t xml:space="preserve"> Neurofibromatosis type 1</w:t>
      </w:r>
      <w:r w:rsidR="00BC704A">
        <w:t>;</w:t>
      </w:r>
      <w:r w:rsidR="00AE5D1B" w:rsidRPr="00AE5D1B">
        <w:t xml:space="preserve"> Neurofibromatosis type 2</w:t>
      </w:r>
      <w:r w:rsidR="00BC704A">
        <w:t>;</w:t>
      </w:r>
      <w:r w:rsidR="00AE5D1B" w:rsidRPr="00AE5D1B">
        <w:t xml:space="preserve"> Malignancy</w:t>
      </w:r>
      <w:r w:rsidR="00BC704A">
        <w:t>;</w:t>
      </w:r>
      <w:r w:rsidR="00AE5D1B" w:rsidRPr="00AE5D1B">
        <w:t xml:space="preserve"> </w:t>
      </w:r>
      <w:r w:rsidR="00AE5D1B" w:rsidRPr="00AA387E">
        <w:rPr>
          <w:i/>
        </w:rPr>
        <w:t>SMARCB1</w:t>
      </w:r>
      <w:r w:rsidR="00BC704A">
        <w:t>;</w:t>
      </w:r>
      <w:r w:rsidR="00AE5D1B" w:rsidRPr="00AE5D1B">
        <w:t xml:space="preserve"> Follicular lymphoma</w:t>
      </w:r>
      <w:r w:rsidR="00BC704A">
        <w:t>; MPNST</w:t>
      </w:r>
    </w:p>
    <w:p w:rsidR="0022323F" w:rsidRPr="0022323F" w:rsidRDefault="0022323F">
      <w:pPr>
        <w:rPr>
          <w:b/>
        </w:rPr>
      </w:pPr>
    </w:p>
    <w:p w:rsidR="0022323F" w:rsidRPr="0022323F" w:rsidRDefault="0022323F">
      <w:pPr>
        <w:rPr>
          <w:b/>
        </w:rPr>
      </w:pPr>
    </w:p>
    <w:p w:rsidR="0022323F" w:rsidRDefault="0022323F" w:rsidP="00AA387E">
      <w:pPr>
        <w:spacing w:line="480" w:lineRule="auto"/>
        <w:rPr>
          <w:b/>
        </w:rPr>
      </w:pPr>
      <w:r w:rsidRPr="0022323F">
        <w:rPr>
          <w:b/>
        </w:rPr>
        <w:t>Case report</w:t>
      </w:r>
      <w:r>
        <w:rPr>
          <w:b/>
        </w:rPr>
        <w:t>:</w:t>
      </w:r>
    </w:p>
    <w:p w:rsidR="00F2546F" w:rsidRDefault="00F2546F" w:rsidP="00AA387E">
      <w:pPr>
        <w:spacing w:line="480" w:lineRule="auto"/>
      </w:pPr>
      <w:r>
        <w:t>A</w:t>
      </w:r>
      <w:r w:rsidR="0022323F">
        <w:t xml:space="preserve"> 51 year old </w:t>
      </w:r>
      <w:r w:rsidR="00195A3C">
        <w:t xml:space="preserve">woman </w:t>
      </w:r>
      <w:r w:rsidR="0022323F">
        <w:t xml:space="preserve">rang </w:t>
      </w:r>
      <w:r w:rsidR="00565671">
        <w:t>the Nerve Tumours UK (</w:t>
      </w:r>
      <w:r w:rsidR="0022323F">
        <w:t>helpline for advice</w:t>
      </w:r>
      <w:r w:rsidR="00565671" w:rsidRPr="00565671">
        <w:t xml:space="preserve"> formally The Neuro Foundation, a UK based charity for Neurofibromatosis)</w:t>
      </w:r>
      <w:r>
        <w:t xml:space="preserve">. She had </w:t>
      </w:r>
      <w:r w:rsidRPr="00F2546F">
        <w:t xml:space="preserve">been diagnosed with </w:t>
      </w:r>
      <w:r w:rsidR="004F1E12">
        <w:t>N</w:t>
      </w:r>
      <w:r w:rsidR="008A1AAC">
        <w:t xml:space="preserve">eurofibromatosis </w:t>
      </w:r>
      <w:r w:rsidR="004F1E12">
        <w:t xml:space="preserve">type </w:t>
      </w:r>
      <w:r w:rsidR="008A1AAC">
        <w:t>1 (</w:t>
      </w:r>
      <w:r w:rsidRPr="00F2546F">
        <w:t>NF1</w:t>
      </w:r>
      <w:r w:rsidR="008A1AAC">
        <w:t>)</w:t>
      </w:r>
      <w:r w:rsidR="00AA387E">
        <w:t xml:space="preserve"> aged 26-</w:t>
      </w:r>
      <w:r w:rsidRPr="00F2546F">
        <w:t>years</w:t>
      </w:r>
      <w:r>
        <w:t xml:space="preserve"> following removal of a benign tumour from her spine. She had recently been investigated by her local </w:t>
      </w:r>
      <w:r w:rsidR="003A6FA6">
        <w:t>gynaecology</w:t>
      </w:r>
      <w:r>
        <w:t xml:space="preserve"> team for fibroids and had been informed that a </w:t>
      </w:r>
      <w:r w:rsidR="00197AB7">
        <w:t>computerised tomography (</w:t>
      </w:r>
      <w:r>
        <w:t>CT</w:t>
      </w:r>
      <w:r w:rsidR="00197AB7">
        <w:t>)</w:t>
      </w:r>
      <w:r>
        <w:t xml:space="preserve"> scan had revealed a 14cm mass in her retro</w:t>
      </w:r>
      <w:r w:rsidR="003A6FA6">
        <w:t xml:space="preserve"> </w:t>
      </w:r>
      <w:r>
        <w:t>p</w:t>
      </w:r>
      <w:r w:rsidR="003A6FA6">
        <w:t>er</w:t>
      </w:r>
      <w:r>
        <w:t xml:space="preserve">itoneum. </w:t>
      </w:r>
      <w:r w:rsidRPr="00F2546F">
        <w:t>The gynaecologist referred her back to her GP recommending a referral to</w:t>
      </w:r>
      <w:r w:rsidR="008A1AAC">
        <w:t xml:space="preserve"> a</w:t>
      </w:r>
      <w:r w:rsidRPr="00F2546F">
        <w:t xml:space="preserve"> neurologist in case it was related to her diagnosis of N</w:t>
      </w:r>
      <w:r>
        <w:t>F1.</w:t>
      </w:r>
      <w:r w:rsidR="00BD5BF7">
        <w:t xml:space="preserve"> </w:t>
      </w:r>
      <w:r>
        <w:t xml:space="preserve">Being a </w:t>
      </w:r>
      <w:r w:rsidRPr="00F2546F">
        <w:t>nurse herself</w:t>
      </w:r>
      <w:r>
        <w:t>,</w:t>
      </w:r>
      <w:r w:rsidRPr="00F2546F">
        <w:t xml:space="preserve"> she wanted to be proactive in this referral and sought advice. </w:t>
      </w:r>
      <w:r>
        <w:t xml:space="preserve">The </w:t>
      </w:r>
      <w:r w:rsidR="00565671">
        <w:t>Nerve Tumours UK</w:t>
      </w:r>
      <w:r>
        <w:t xml:space="preserve"> specialist advisor suggested she make contact with one of the </w:t>
      </w:r>
      <w:r w:rsidRPr="00F2546F">
        <w:t>Nationally Commissioned specialist service</w:t>
      </w:r>
      <w:r w:rsidR="008A1AAC">
        <w:t>s</w:t>
      </w:r>
      <w:r w:rsidRPr="00F2546F">
        <w:t xml:space="preserve"> for complex NF1 based at St Mary’s hospital Manchester</w:t>
      </w:r>
      <w:r>
        <w:t>. Her call was triaged by a nurse specialist and s</w:t>
      </w:r>
      <w:r w:rsidRPr="00F2546F">
        <w:t xml:space="preserve">he was </w:t>
      </w:r>
      <w:r>
        <w:t xml:space="preserve">assessed </w:t>
      </w:r>
      <w:r w:rsidRPr="00F2546F">
        <w:t xml:space="preserve">urgently </w:t>
      </w:r>
      <w:r>
        <w:t xml:space="preserve">in the </w:t>
      </w:r>
      <w:r w:rsidRPr="00F2546F">
        <w:t xml:space="preserve">complex NF1 </w:t>
      </w:r>
      <w:r>
        <w:t>clinic four</w:t>
      </w:r>
      <w:r w:rsidRPr="00F2546F">
        <w:t xml:space="preserve"> days later.</w:t>
      </w:r>
    </w:p>
    <w:p w:rsidR="00F2546F" w:rsidRDefault="00F2546F" w:rsidP="00AA387E">
      <w:pPr>
        <w:spacing w:line="480" w:lineRule="auto"/>
      </w:pPr>
    </w:p>
    <w:p w:rsidR="002F0E3C" w:rsidRDefault="005A6F96" w:rsidP="00AA387E">
      <w:pPr>
        <w:spacing w:line="480" w:lineRule="auto"/>
      </w:pPr>
      <w:r>
        <w:t xml:space="preserve">Her </w:t>
      </w:r>
      <w:r w:rsidR="003A6FA6">
        <w:t xml:space="preserve">detailed </w:t>
      </w:r>
      <w:r>
        <w:t>previous m</w:t>
      </w:r>
      <w:r w:rsidR="0022323F">
        <w:t>edical history</w:t>
      </w:r>
      <w:r>
        <w:t xml:space="preserve"> was taken. </w:t>
      </w:r>
      <w:r w:rsidR="004D0865" w:rsidRPr="004D0865">
        <w:t xml:space="preserve">A right latero and </w:t>
      </w:r>
      <w:r w:rsidR="003A6FA6" w:rsidRPr="004D0865">
        <w:t>retro Collis</w:t>
      </w:r>
      <w:r w:rsidR="004D0865" w:rsidRPr="004D0865">
        <w:t xml:space="preserve"> with a dystonic tremor had been present since her teens</w:t>
      </w:r>
      <w:r w:rsidR="004D0865">
        <w:t xml:space="preserve">. </w:t>
      </w:r>
      <w:r>
        <w:t xml:space="preserve">She had </w:t>
      </w:r>
      <w:r w:rsidR="0022323F">
        <w:t xml:space="preserve">acquired </w:t>
      </w:r>
      <w:r>
        <w:t xml:space="preserve">a </w:t>
      </w:r>
      <w:r w:rsidR="0022323F">
        <w:t>diagnos</w:t>
      </w:r>
      <w:r>
        <w:t>is</w:t>
      </w:r>
      <w:r w:rsidR="0022323F">
        <w:t xml:space="preserve"> of NF1 </w:t>
      </w:r>
      <w:r w:rsidR="004D0865">
        <w:t>aged 26.</w:t>
      </w:r>
      <w:r>
        <w:t xml:space="preserve"> This was following an L1 decompressive laminectomy</w:t>
      </w:r>
      <w:r w:rsidRPr="005A6F96">
        <w:t xml:space="preserve"> </w:t>
      </w:r>
      <w:r>
        <w:t>an</w:t>
      </w:r>
      <w:r w:rsidR="004D0865">
        <w:t>d</w:t>
      </w:r>
      <w:r>
        <w:t xml:space="preserve"> </w:t>
      </w:r>
      <w:r w:rsidRPr="005A6F96">
        <w:t xml:space="preserve">removal of an </w:t>
      </w:r>
      <w:r w:rsidR="003A6FA6" w:rsidRPr="005A6F96">
        <w:t>intrad</w:t>
      </w:r>
      <w:r w:rsidR="003A6FA6">
        <w:t>ural</w:t>
      </w:r>
      <w:r w:rsidRPr="005A6F96">
        <w:t xml:space="preserve"> </w:t>
      </w:r>
      <w:r w:rsidR="003A6FA6" w:rsidRPr="005A6F96">
        <w:t>extra medullary</w:t>
      </w:r>
      <w:r>
        <w:t xml:space="preserve"> tumour in 1986 </w:t>
      </w:r>
      <w:r w:rsidR="0022323F">
        <w:t xml:space="preserve">following </w:t>
      </w:r>
      <w:r w:rsidR="00AA387E">
        <w:t>a 2-</w:t>
      </w:r>
      <w:r>
        <w:t>year history of hip and back pain. This was histologically r</w:t>
      </w:r>
      <w:r w:rsidR="0022323F">
        <w:t>eported as a schwannoma</w:t>
      </w:r>
      <w:r w:rsidR="00BD5BF7">
        <w:t>;</w:t>
      </w:r>
      <w:r>
        <w:t xml:space="preserve"> however</w:t>
      </w:r>
      <w:r w:rsidR="00BD5BF7">
        <w:t>,</w:t>
      </w:r>
      <w:r>
        <w:t xml:space="preserve"> she was </w:t>
      </w:r>
      <w:r w:rsidR="004D0865">
        <w:t xml:space="preserve">told she had </w:t>
      </w:r>
      <w:r>
        <w:t>NF1.</w:t>
      </w:r>
      <w:r w:rsidR="004D0865">
        <w:t xml:space="preserve"> In 1996</w:t>
      </w:r>
      <w:r>
        <w:t xml:space="preserve"> </w:t>
      </w:r>
      <w:r w:rsidR="004D0865" w:rsidRPr="004D0865">
        <w:t>a painful lump was removed from the base of her finger</w:t>
      </w:r>
      <w:r w:rsidR="004D0865">
        <w:t xml:space="preserve">, reported </w:t>
      </w:r>
      <w:r w:rsidR="004D0865" w:rsidRPr="004D0865">
        <w:t xml:space="preserve">histologically </w:t>
      </w:r>
      <w:r w:rsidR="004D0865">
        <w:t>to be a</w:t>
      </w:r>
      <w:r w:rsidR="004D0865" w:rsidRPr="004D0865">
        <w:t>n angio</w:t>
      </w:r>
      <w:r w:rsidR="002F0E3C">
        <w:t>leio</w:t>
      </w:r>
      <w:r w:rsidR="004D0865" w:rsidRPr="004D0865">
        <w:t>myoma</w:t>
      </w:r>
      <w:r w:rsidR="004D0865">
        <w:t xml:space="preserve"> and a </w:t>
      </w:r>
      <w:r w:rsidR="00664DE5">
        <w:t>f</w:t>
      </w:r>
      <w:r w:rsidR="0022323F">
        <w:t>urther painful</w:t>
      </w:r>
      <w:r w:rsidR="004D0865">
        <w:t xml:space="preserve"> 6mm </w:t>
      </w:r>
      <w:r w:rsidR="0022323F">
        <w:t>schwannoma</w:t>
      </w:r>
      <w:r w:rsidR="00664DE5">
        <w:t xml:space="preserve"> </w:t>
      </w:r>
      <w:r>
        <w:t>was removed from the left transverse cer</w:t>
      </w:r>
      <w:r w:rsidR="004D0865">
        <w:t>v</w:t>
      </w:r>
      <w:r>
        <w:t xml:space="preserve">ical nerve </w:t>
      </w:r>
      <w:r w:rsidR="004D0865">
        <w:t>in 2000.</w:t>
      </w:r>
      <w:r w:rsidR="0022323F">
        <w:t xml:space="preserve"> </w:t>
      </w:r>
      <w:r w:rsidR="004D0865">
        <w:t xml:space="preserve">In 2011, a </w:t>
      </w:r>
      <w:r w:rsidR="0022323F">
        <w:t>routine review</w:t>
      </w:r>
      <w:r w:rsidR="004D0865">
        <w:t xml:space="preserve"> at her local opticians had detected that her </w:t>
      </w:r>
      <w:r w:rsidR="008A1AAC">
        <w:t xml:space="preserve">right </w:t>
      </w:r>
      <w:r w:rsidR="004D0865">
        <w:t>pupil was</w:t>
      </w:r>
      <w:r w:rsidR="008A1AAC">
        <w:t xml:space="preserve"> not</w:t>
      </w:r>
      <w:r w:rsidR="004D0865">
        <w:t xml:space="preserve"> dilating so had referred her for an ophthalmology assessment where </w:t>
      </w:r>
      <w:r w:rsidR="0022323F">
        <w:t xml:space="preserve">the presence of a </w:t>
      </w:r>
      <w:r w:rsidR="0022323F">
        <w:lastRenderedPageBreak/>
        <w:t>Horner</w:t>
      </w:r>
      <w:r w:rsidR="008A1AAC">
        <w:t>’</w:t>
      </w:r>
      <w:r w:rsidR="0022323F">
        <w:t xml:space="preserve">s syndrome </w:t>
      </w:r>
      <w:r w:rsidR="004D0865">
        <w:t xml:space="preserve">was confirmed </w:t>
      </w:r>
      <w:r w:rsidR="0022323F">
        <w:t xml:space="preserve">which had been </w:t>
      </w:r>
      <w:r w:rsidR="008A1AAC">
        <w:t xml:space="preserve">present </w:t>
      </w:r>
      <w:r w:rsidR="0022323F">
        <w:t xml:space="preserve">for an indeterminate time. </w:t>
      </w:r>
      <w:r w:rsidR="004D0865">
        <w:t xml:space="preserve">She was referred for Magnetic Resonance Imaging (MRI) of her head and neck where it was reported that she had </w:t>
      </w:r>
      <w:r w:rsidR="00AB6316">
        <w:t>two</w:t>
      </w:r>
      <w:r w:rsidR="004D0865">
        <w:t xml:space="preserve"> neurofibromas in her neck causing the Horner</w:t>
      </w:r>
      <w:r w:rsidR="008A1AAC">
        <w:t>’</w:t>
      </w:r>
      <w:r w:rsidR="004D0865">
        <w:t xml:space="preserve">s </w:t>
      </w:r>
      <w:r w:rsidR="00676B01">
        <w:t xml:space="preserve">syndrome </w:t>
      </w:r>
      <w:r w:rsidR="004D0865">
        <w:t xml:space="preserve">and she was discharged. </w:t>
      </w:r>
      <w:r>
        <w:t>She reported that she had always been f</w:t>
      </w:r>
      <w:r w:rsidR="009A1F3E">
        <w:t>it and well until 6</w:t>
      </w:r>
      <w:r w:rsidR="008A1AAC">
        <w:t>-</w:t>
      </w:r>
      <w:r w:rsidR="009A1F3E">
        <w:t>months previously</w:t>
      </w:r>
      <w:r w:rsidR="004D0865">
        <w:t xml:space="preserve"> when she had developed increasing pelvic and lower back pain that ha</w:t>
      </w:r>
      <w:r w:rsidR="008A1AAC">
        <w:t>d</w:t>
      </w:r>
      <w:r w:rsidR="004D0865">
        <w:t xml:space="preserve"> woken her at night</w:t>
      </w:r>
      <w:r w:rsidR="003A6FA6">
        <w:t xml:space="preserve">. This had been controlled by taking </w:t>
      </w:r>
      <w:r w:rsidR="004D0865">
        <w:t>paracetamol and codeine</w:t>
      </w:r>
      <w:r w:rsidR="003A6FA6">
        <w:t xml:space="preserve">. Other symptoms had included </w:t>
      </w:r>
      <w:r w:rsidR="004D0865">
        <w:t>episodes of anorexia and vomiting resulting in some weight loss</w:t>
      </w:r>
      <w:r w:rsidR="003A6FA6">
        <w:t xml:space="preserve">, and episodes of menorrhagia. Her GP had therefore referred her for gynaecological assessment. Pelvic scan revealed </w:t>
      </w:r>
      <w:r w:rsidR="009A1F3E">
        <w:t>cer</w:t>
      </w:r>
      <w:r w:rsidR="003A6FA6">
        <w:t>v</w:t>
      </w:r>
      <w:r w:rsidR="009A1F3E">
        <w:t xml:space="preserve">ical and uterine fibroids but also </w:t>
      </w:r>
      <w:r w:rsidR="008A1AAC">
        <w:t xml:space="preserve">a </w:t>
      </w:r>
      <w:r w:rsidR="009A1F3E">
        <w:t xml:space="preserve">14cm tumour </w:t>
      </w:r>
      <w:r w:rsidR="008A1AAC">
        <w:t xml:space="preserve">in her </w:t>
      </w:r>
      <w:r w:rsidR="009A1F3E">
        <w:t xml:space="preserve">left </w:t>
      </w:r>
      <w:r w:rsidR="003A6FA6">
        <w:t>retro peritoneum.</w:t>
      </w:r>
    </w:p>
    <w:p w:rsidR="002F0E3C" w:rsidRDefault="003A6FA6" w:rsidP="00AA387E">
      <w:pPr>
        <w:spacing w:line="480" w:lineRule="auto"/>
      </w:pPr>
      <w:r>
        <w:t>On questioning she revealed n</w:t>
      </w:r>
      <w:r w:rsidR="009A1F3E">
        <w:t xml:space="preserve">o problems </w:t>
      </w:r>
      <w:r>
        <w:t xml:space="preserve">during childhood with </w:t>
      </w:r>
      <w:r w:rsidR="009A1F3E">
        <w:t>schooling</w:t>
      </w:r>
      <w:r>
        <w:t xml:space="preserve">, learning or behaviour and had been </w:t>
      </w:r>
      <w:r w:rsidR="009A1F3E">
        <w:t>good at sport</w:t>
      </w:r>
      <w:r>
        <w:t>.</w:t>
      </w:r>
      <w:r w:rsidR="002F0E3C">
        <w:t xml:space="preserve"> </w:t>
      </w:r>
    </w:p>
    <w:p w:rsidR="002F0E3C" w:rsidRDefault="002F0E3C" w:rsidP="00AA387E">
      <w:pPr>
        <w:spacing w:line="480" w:lineRule="auto"/>
      </w:pPr>
      <w:r>
        <w:t xml:space="preserve">Family history was taken and revealed that she had no </w:t>
      </w:r>
      <w:r w:rsidR="000855D2">
        <w:t xml:space="preserve">biological </w:t>
      </w:r>
      <w:r>
        <w:t>children</w:t>
      </w:r>
      <w:r w:rsidR="000855D2">
        <w:t xml:space="preserve">. She had 3 siblings consisting of 1 brother, who had died aged 4 from acute lymphoblastic leukaemia, 2 sisters and 8 nieces and nephews who had no relevant medical history. </w:t>
      </w:r>
    </w:p>
    <w:p w:rsidR="002F0E3C" w:rsidRDefault="002F0E3C" w:rsidP="00AA387E">
      <w:pPr>
        <w:spacing w:line="480" w:lineRule="auto"/>
      </w:pPr>
      <w:r>
        <w:t>Her mother</w:t>
      </w:r>
      <w:r w:rsidR="000855D2">
        <w:t xml:space="preserve"> had </w:t>
      </w:r>
      <w:r>
        <w:t>died aged 33 years of</w:t>
      </w:r>
      <w:r w:rsidR="000855D2">
        <w:t xml:space="preserve"> a </w:t>
      </w:r>
      <w:r>
        <w:t xml:space="preserve">brain tumour </w:t>
      </w:r>
      <w:r w:rsidR="000855D2">
        <w:t xml:space="preserve">which she had </w:t>
      </w:r>
      <w:r>
        <w:t>presumed to be NF1 related</w:t>
      </w:r>
      <w:r w:rsidR="000855D2">
        <w:t>. Her m</w:t>
      </w:r>
      <w:r>
        <w:t xml:space="preserve">aternal grandmother died of a stroke in her 70’s but was </w:t>
      </w:r>
      <w:r w:rsidR="000855D2">
        <w:t xml:space="preserve">also </w:t>
      </w:r>
      <w:r>
        <w:t xml:space="preserve">known to have </w:t>
      </w:r>
      <w:r w:rsidR="000855D2">
        <w:t xml:space="preserve">had </w:t>
      </w:r>
      <w:r>
        <w:t>a tumour in her neck and spine remove</w:t>
      </w:r>
      <w:r w:rsidR="000855D2">
        <w:t>d. No histology was available.</w:t>
      </w:r>
    </w:p>
    <w:p w:rsidR="004B25DF" w:rsidRDefault="002F0E3C" w:rsidP="00AA387E">
      <w:pPr>
        <w:spacing w:line="480" w:lineRule="auto"/>
      </w:pPr>
      <w:r>
        <w:t xml:space="preserve">Full neurological examination revealed a tall slim </w:t>
      </w:r>
      <w:r w:rsidR="008A1AAC">
        <w:t xml:space="preserve">woman </w:t>
      </w:r>
      <w:r>
        <w:t>with a noted r</w:t>
      </w:r>
      <w:r w:rsidR="009A1F3E">
        <w:t>ight retro and latero</w:t>
      </w:r>
      <w:r>
        <w:t xml:space="preserve"> </w:t>
      </w:r>
      <w:r w:rsidR="009A1F3E">
        <w:t>collis</w:t>
      </w:r>
      <w:r>
        <w:t xml:space="preserve"> and a right </w:t>
      </w:r>
      <w:r w:rsidR="000855D2">
        <w:t>Horner’s</w:t>
      </w:r>
      <w:r>
        <w:t xml:space="preserve"> syndrome. A f</w:t>
      </w:r>
      <w:r w:rsidR="009A1F3E">
        <w:t xml:space="preserve">ine tremor </w:t>
      </w:r>
      <w:r>
        <w:t xml:space="preserve">was noted </w:t>
      </w:r>
      <w:r w:rsidR="009A1F3E">
        <w:t xml:space="preserve">in </w:t>
      </w:r>
      <w:r>
        <w:t xml:space="preserve">her </w:t>
      </w:r>
      <w:r w:rsidR="009A1F3E">
        <w:t>arms but</w:t>
      </w:r>
      <w:r>
        <w:t xml:space="preserve"> normal</w:t>
      </w:r>
      <w:r w:rsidR="009A1F3E">
        <w:t xml:space="preserve"> tone, power</w:t>
      </w:r>
      <w:r>
        <w:t>,</w:t>
      </w:r>
      <w:r w:rsidR="009A1F3E">
        <w:t xml:space="preserve"> reflexes and co-ordination</w:t>
      </w:r>
      <w:r>
        <w:t xml:space="preserve"> was recorded. There was s</w:t>
      </w:r>
      <w:r w:rsidR="009A1F3E">
        <w:t>ome s</w:t>
      </w:r>
      <w:r>
        <w:t>e</w:t>
      </w:r>
      <w:r w:rsidR="009A1F3E">
        <w:t>n</w:t>
      </w:r>
      <w:r>
        <w:t>s</w:t>
      </w:r>
      <w:r w:rsidR="009A1F3E">
        <w:t xml:space="preserve">ory loss </w:t>
      </w:r>
      <w:r>
        <w:t xml:space="preserve">in the </w:t>
      </w:r>
      <w:r w:rsidR="009A1F3E">
        <w:t xml:space="preserve">left ring finger due to previous </w:t>
      </w:r>
      <w:r>
        <w:t>excision</w:t>
      </w:r>
      <w:r w:rsidR="009A1F3E">
        <w:t xml:space="preserve"> of </w:t>
      </w:r>
      <w:r w:rsidR="008A7791" w:rsidRPr="008A7791">
        <w:t>angioleiomyoma</w:t>
      </w:r>
      <w:r>
        <w:t>. A p</w:t>
      </w:r>
      <w:r w:rsidR="00E74C48">
        <w:t xml:space="preserve">alpable </w:t>
      </w:r>
      <w:r w:rsidR="008A7791">
        <w:t>mass</w:t>
      </w:r>
      <w:r>
        <w:t xml:space="preserve"> was present in </w:t>
      </w:r>
      <w:r w:rsidR="000855D2">
        <w:t>the left</w:t>
      </w:r>
      <w:r w:rsidR="008A7791">
        <w:t xml:space="preserve"> flank and</w:t>
      </w:r>
      <w:r>
        <w:t xml:space="preserve"> a </w:t>
      </w:r>
      <w:r w:rsidR="008A7791">
        <w:t xml:space="preserve">large central mass </w:t>
      </w:r>
      <w:r>
        <w:t xml:space="preserve">palpated </w:t>
      </w:r>
      <w:r w:rsidR="008A7791">
        <w:t xml:space="preserve">under </w:t>
      </w:r>
      <w:r>
        <w:t xml:space="preserve">the </w:t>
      </w:r>
      <w:r w:rsidR="008A7791">
        <w:t>umbilicus arising f</w:t>
      </w:r>
      <w:r>
        <w:t xml:space="preserve">rom the pelvis. Detailed skin examination with a woods lamp </w:t>
      </w:r>
      <w:r>
        <w:lastRenderedPageBreak/>
        <w:t>revealed n</w:t>
      </w:r>
      <w:r w:rsidR="0022323F">
        <w:t xml:space="preserve">o </w:t>
      </w:r>
      <w:r w:rsidR="008A7791">
        <w:t xml:space="preserve">abnormal </w:t>
      </w:r>
      <w:r w:rsidR="000855D2">
        <w:t>pigmentation or</w:t>
      </w:r>
      <w:r w:rsidR="008A7791">
        <w:t xml:space="preserve"> </w:t>
      </w:r>
      <w:r w:rsidR="0022323F">
        <w:t>cutaneous stigmata of NF</w:t>
      </w:r>
      <w:r w:rsidR="008421C3">
        <w:t>1</w:t>
      </w:r>
      <w:r>
        <w:t>;</w:t>
      </w:r>
      <w:r w:rsidR="0022323F">
        <w:t xml:space="preserve"> no café au lait patches, inguinal or axillary</w:t>
      </w:r>
      <w:r w:rsidR="008A7791">
        <w:t xml:space="preserve"> freckling or </w:t>
      </w:r>
      <w:r w:rsidR="008421C3">
        <w:t>Neurofibromatosis type-2 (</w:t>
      </w:r>
      <w:r w:rsidR="008A7791">
        <w:t>NF2</w:t>
      </w:r>
      <w:r w:rsidR="008421C3">
        <w:t>)</w:t>
      </w:r>
      <w:r w:rsidR="008A7791">
        <w:t xml:space="preserve"> plaques</w:t>
      </w:r>
      <w:r w:rsidR="0022323F">
        <w:t xml:space="preserve">. No </w:t>
      </w:r>
      <w:r w:rsidR="0019678C">
        <w:t>Lisch</w:t>
      </w:r>
      <w:r w:rsidR="0022323F">
        <w:t xml:space="preserve"> nodules </w:t>
      </w:r>
      <w:r>
        <w:t>were</w:t>
      </w:r>
      <w:r w:rsidR="000855D2">
        <w:t xml:space="preserve"> </w:t>
      </w:r>
      <w:r>
        <w:t xml:space="preserve">present </w:t>
      </w:r>
      <w:r w:rsidR="0022323F">
        <w:t xml:space="preserve">on examination </w:t>
      </w:r>
      <w:r>
        <w:t xml:space="preserve">of the iris </w:t>
      </w:r>
      <w:r w:rsidR="0022323F">
        <w:t>with a slit lamp.</w:t>
      </w:r>
      <w:r>
        <w:t xml:space="preserve"> There were several soft </w:t>
      </w:r>
      <w:r w:rsidR="0022323F">
        <w:t>non-painful lumps on</w:t>
      </w:r>
      <w:r>
        <w:t xml:space="preserve"> the </w:t>
      </w:r>
      <w:r w:rsidR="0022323F">
        <w:t>fingers</w:t>
      </w:r>
      <w:r w:rsidR="008A7791">
        <w:t xml:space="preserve"> and</w:t>
      </w:r>
      <w:r>
        <w:t xml:space="preserve"> </w:t>
      </w:r>
      <w:r w:rsidR="008A7791">
        <w:t>left side of neck</w:t>
      </w:r>
      <w:r>
        <w:t>.</w:t>
      </w:r>
      <w:r w:rsidR="004B25DF">
        <w:t xml:space="preserve"> At this point with no cutaneous lesions plus histological confirmation of 2 schwannomas, the previously held diagnosis of NF1 was discounted and informed consent was taken for </w:t>
      </w:r>
      <w:r w:rsidR="004B25DF" w:rsidRPr="00AB6316">
        <w:rPr>
          <w:i/>
        </w:rPr>
        <w:t>NF2</w:t>
      </w:r>
      <w:r w:rsidR="004B25DF">
        <w:t xml:space="preserve"> and Schwannomatosis genetic testing.</w:t>
      </w:r>
    </w:p>
    <w:p w:rsidR="004B25DF" w:rsidRDefault="004B25DF" w:rsidP="00AA387E">
      <w:pPr>
        <w:spacing w:line="480" w:lineRule="auto"/>
      </w:pPr>
    </w:p>
    <w:p w:rsidR="008421C3" w:rsidRDefault="004B25DF" w:rsidP="008421C3">
      <w:pPr>
        <w:spacing w:line="480" w:lineRule="auto"/>
      </w:pPr>
      <w:r>
        <w:t xml:space="preserve">Urgent </w:t>
      </w:r>
      <w:r w:rsidR="0019678C">
        <w:t xml:space="preserve">MRI </w:t>
      </w:r>
      <w:r>
        <w:t xml:space="preserve">Imaging was performed in December 2011. This revealed normal cranial imaging. </w:t>
      </w:r>
      <w:r w:rsidR="00257D14">
        <w:t>Pelvic and whole spine</w:t>
      </w:r>
      <w:r>
        <w:t xml:space="preserve"> imaging </w:t>
      </w:r>
      <w:r w:rsidR="00122599">
        <w:t xml:space="preserve">showed a vertebral haemangioma at L3 and several small enhancing intradural lesions at </w:t>
      </w:r>
      <w:r w:rsidR="00BF6755" w:rsidRPr="00BF6755">
        <w:t>T8-</w:t>
      </w:r>
      <w:r w:rsidR="00BF6755">
        <w:t>T</w:t>
      </w:r>
      <w:r w:rsidR="00BF6755" w:rsidRPr="00BF6755">
        <w:t xml:space="preserve">12 and L1. There were also 4 significant retroperitoneal </w:t>
      </w:r>
      <w:r w:rsidR="00197AB7">
        <w:t>lesions</w:t>
      </w:r>
      <w:r w:rsidR="00BF6755" w:rsidRPr="00BF6755">
        <w:t xml:space="preserve"> </w:t>
      </w:r>
      <w:r w:rsidR="00122599">
        <w:t xml:space="preserve">. </w:t>
      </w:r>
      <w:r w:rsidR="00257D14">
        <w:t xml:space="preserve">This was followed up with </w:t>
      </w:r>
      <w:r w:rsidR="00DC7CCB" w:rsidRPr="00DC7CCB">
        <w:t>positron emission tomography (PET)</w:t>
      </w:r>
      <w:r w:rsidR="00257D14">
        <w:t xml:space="preserve"> imaging</w:t>
      </w:r>
      <w:r w:rsidR="008421C3">
        <w:t>.</w:t>
      </w:r>
      <w:r w:rsidR="004E1B98">
        <w:t xml:space="preserve"> </w:t>
      </w:r>
      <w:r w:rsidR="008421C3">
        <w:t>This revealed A) a 14cm heterogeneous enhancing mass, abutting the left kidney with standardised uptake value max (SUV max) =2.9, B) a large heterogeneous enhancing pelvic mass C) mesenteric adenopathy SUV max=10.3 and D) a 6cm right lung apex mass SUV max=4.3.</w:t>
      </w:r>
    </w:p>
    <w:p w:rsidR="00257D14" w:rsidRDefault="008421C3" w:rsidP="008421C3">
      <w:pPr>
        <w:spacing w:line="480" w:lineRule="auto"/>
      </w:pPr>
      <w:r>
        <w:t>Computerised tomography-guided biopsy of lesion A was reported as neurofibroma with occasional atypia, lesion B a benign uterine leiomyoma and lesion C follicular Lymphoma world health organisation Grade 2</w:t>
      </w:r>
      <w:r w:rsidR="00257D14">
        <w:t>.</w:t>
      </w:r>
      <w:r w:rsidR="00D04A5A">
        <w:t xml:space="preserve"> Images are shown in Figures 1 and 2.</w:t>
      </w:r>
    </w:p>
    <w:p w:rsidR="00257D14" w:rsidRDefault="00257D14" w:rsidP="00AA387E">
      <w:pPr>
        <w:spacing w:line="480" w:lineRule="auto"/>
      </w:pPr>
    </w:p>
    <w:p w:rsidR="00EC63B0" w:rsidRDefault="007D1C85" w:rsidP="00AA387E">
      <w:pPr>
        <w:spacing w:line="480" w:lineRule="auto"/>
      </w:pPr>
      <w:r>
        <w:t>Following multi-disciplinary team discussion plan of care was as follows;</w:t>
      </w:r>
    </w:p>
    <w:p w:rsidR="007D1C85" w:rsidRDefault="007D1C85" w:rsidP="00AA387E">
      <w:pPr>
        <w:numPr>
          <w:ilvl w:val="0"/>
          <w:numId w:val="9"/>
        </w:numPr>
        <w:spacing w:line="480" w:lineRule="auto"/>
        <w:ind w:left="0" w:firstLine="0"/>
      </w:pPr>
      <w:r>
        <w:t xml:space="preserve">Follicular lymphoma was treated first as </w:t>
      </w:r>
      <w:r w:rsidR="00676B01">
        <w:t xml:space="preserve">it </w:t>
      </w:r>
      <w:r>
        <w:t>showed high intensity</w:t>
      </w:r>
      <w:r w:rsidR="00B80359">
        <w:t xml:space="preserve"> </w:t>
      </w:r>
      <w:r>
        <w:t xml:space="preserve">on PET scan, higher than typically expected for low grade lymphoma- 8 cycles of R-CVP </w:t>
      </w:r>
    </w:p>
    <w:p w:rsidR="007D1C85" w:rsidRDefault="007D1C85" w:rsidP="00AA387E">
      <w:pPr>
        <w:spacing w:line="480" w:lineRule="auto"/>
      </w:pPr>
      <w:r>
        <w:t xml:space="preserve">(rituximab, cyclophosphamide, </w:t>
      </w:r>
      <w:r w:rsidR="008600D3">
        <w:t>vincristine</w:t>
      </w:r>
      <w:r>
        <w:t>, prednisolone)</w:t>
      </w:r>
    </w:p>
    <w:p w:rsidR="004E1B98" w:rsidRDefault="004E1B98" w:rsidP="00AA387E">
      <w:pPr>
        <w:numPr>
          <w:ilvl w:val="0"/>
          <w:numId w:val="9"/>
        </w:numPr>
        <w:spacing w:line="480" w:lineRule="auto"/>
        <w:ind w:left="0" w:firstLine="0"/>
      </w:pPr>
      <w:r>
        <w:lastRenderedPageBreak/>
        <w:t xml:space="preserve">Abdominal surgery for </w:t>
      </w:r>
      <w:r w:rsidR="007D1C85">
        <w:t xml:space="preserve">removal </w:t>
      </w:r>
      <w:r w:rsidR="008600D3">
        <w:t>of the</w:t>
      </w:r>
      <w:r w:rsidR="00724C8B">
        <w:t xml:space="preserve"> </w:t>
      </w:r>
      <w:r w:rsidR="007D1C85">
        <w:t xml:space="preserve">retroperitoneal mass </w:t>
      </w:r>
      <w:r>
        <w:t xml:space="preserve">was undertaken </w:t>
      </w:r>
      <w:r w:rsidR="007D1C85">
        <w:t xml:space="preserve">following lymphoma treatment as </w:t>
      </w:r>
      <w:r>
        <w:t xml:space="preserve">the tumour was thought to have </w:t>
      </w:r>
      <w:r w:rsidR="007D1C85">
        <w:t>significant malignant potential (15-30%</w:t>
      </w:r>
      <w:r w:rsidR="008600D3">
        <w:t>) even</w:t>
      </w:r>
      <w:r w:rsidR="007D1C85">
        <w:t xml:space="preserve"> though biopsy </w:t>
      </w:r>
      <w:r>
        <w:t xml:space="preserve">was </w:t>
      </w:r>
      <w:r w:rsidR="007D1C85">
        <w:t xml:space="preserve">negative as </w:t>
      </w:r>
      <w:r>
        <w:t xml:space="preserve">the </w:t>
      </w:r>
      <w:r w:rsidR="007D1C85">
        <w:t xml:space="preserve">tumour </w:t>
      </w:r>
      <w:r>
        <w:t xml:space="preserve">was </w:t>
      </w:r>
      <w:r w:rsidR="007D1C85">
        <w:t>so large</w:t>
      </w:r>
      <w:r w:rsidR="008A1AAC">
        <w:t xml:space="preserve"> and had grown substantially in the interim</w:t>
      </w:r>
      <w:r w:rsidR="00652650">
        <w:t xml:space="preserve"> (14cm cranio caudal length </w:t>
      </w:r>
      <w:r w:rsidR="00A15D5A">
        <w:t xml:space="preserve">at </w:t>
      </w:r>
      <w:r w:rsidR="00652650">
        <w:t>MRI 16/12/11 and 19cm on excision 26/11/12)</w:t>
      </w:r>
      <w:r>
        <w:t xml:space="preserve">. </w:t>
      </w:r>
      <w:r w:rsidR="008600D3">
        <w:t xml:space="preserve">Surgery was performed and a retro peritoneal tumour </w:t>
      </w:r>
      <w:r w:rsidR="008600D3" w:rsidRPr="004E1B98">
        <w:t xml:space="preserve">size 190x157x126 </w:t>
      </w:r>
      <w:r w:rsidR="008A1AAC">
        <w:t>mm</w:t>
      </w:r>
      <w:r w:rsidR="008600D3" w:rsidRPr="004E1B98">
        <w:t>. 1920</w:t>
      </w:r>
      <w:r w:rsidR="008600D3">
        <w:t>g</w:t>
      </w:r>
      <w:r w:rsidR="008600D3" w:rsidRPr="004E1B98">
        <w:t xml:space="preserve"> </w:t>
      </w:r>
      <w:r w:rsidR="008600D3">
        <w:t>was removed.</w:t>
      </w:r>
      <w:r w:rsidR="008600D3" w:rsidRPr="00724C8B">
        <w:t xml:space="preserve"> </w:t>
      </w:r>
      <w:r w:rsidR="00724C8B" w:rsidRPr="00724C8B">
        <w:t>Histology from the tumour revealed that it was a malignant peripheral nerve sheath tumour</w:t>
      </w:r>
      <w:r w:rsidR="00E13701">
        <w:t xml:space="preserve"> (Figures 3&amp;4)</w:t>
      </w:r>
      <w:r w:rsidR="00724C8B">
        <w:t xml:space="preserve">. The left </w:t>
      </w:r>
      <w:r>
        <w:t xml:space="preserve">kidney </w:t>
      </w:r>
      <w:r w:rsidR="00724C8B">
        <w:t xml:space="preserve">was </w:t>
      </w:r>
      <w:r w:rsidR="008600D3">
        <w:t>also</w:t>
      </w:r>
      <w:r w:rsidR="00724C8B">
        <w:t xml:space="preserve"> removed </w:t>
      </w:r>
      <w:r>
        <w:t xml:space="preserve">and a 3cm well differentiated </w:t>
      </w:r>
      <w:r w:rsidR="008600D3">
        <w:t>neuroendocrine</w:t>
      </w:r>
      <w:r>
        <w:t xml:space="preserve"> </w:t>
      </w:r>
      <w:r w:rsidR="00724C8B">
        <w:t>carcinoma</w:t>
      </w:r>
      <w:r>
        <w:t xml:space="preserve"> was </w:t>
      </w:r>
      <w:r w:rsidR="008421C3">
        <w:t xml:space="preserve">identified and </w:t>
      </w:r>
      <w:r>
        <w:t xml:space="preserve">removed from </w:t>
      </w:r>
      <w:r w:rsidR="008421C3">
        <w:t xml:space="preserve">the </w:t>
      </w:r>
      <w:r>
        <w:t>mid jejunum.</w:t>
      </w:r>
      <w:r w:rsidR="00724C8B">
        <w:t xml:space="preserve"> No adjuvant therapy was given.</w:t>
      </w:r>
    </w:p>
    <w:p w:rsidR="008A7791" w:rsidRDefault="00724C8B" w:rsidP="00AA387E">
      <w:pPr>
        <w:numPr>
          <w:ilvl w:val="0"/>
          <w:numId w:val="9"/>
        </w:numPr>
        <w:spacing w:line="480" w:lineRule="auto"/>
        <w:ind w:left="0" w:firstLine="0"/>
      </w:pPr>
      <w:r>
        <w:t>At a later date</w:t>
      </w:r>
      <w:r w:rsidR="00D10947">
        <w:t>,</w:t>
      </w:r>
      <w:r>
        <w:t xml:space="preserve"> following growth detected on serial imaging</w:t>
      </w:r>
      <w:r w:rsidR="00D10947">
        <w:t>,</w:t>
      </w:r>
      <w:r>
        <w:t xml:space="preserve"> a benign schwannoma (7.3x6.4) was removed from the right lung apex.</w:t>
      </w:r>
      <w:r w:rsidR="00122599">
        <w:t xml:space="preserve"> </w:t>
      </w:r>
      <w:r w:rsidR="004B25DF">
        <w:t xml:space="preserve"> </w:t>
      </w:r>
    </w:p>
    <w:p w:rsidR="00724C8B" w:rsidRDefault="00652650" w:rsidP="00AA387E">
      <w:pPr>
        <w:spacing w:line="480" w:lineRule="auto"/>
      </w:pPr>
      <w:r>
        <w:t>Surve</w:t>
      </w:r>
      <w:r w:rsidR="00724C8B">
        <w:t xml:space="preserve">illance imaging continues with no recurrence following </w:t>
      </w:r>
      <w:r w:rsidR="00E13701">
        <w:t>5</w:t>
      </w:r>
      <w:r w:rsidR="00724C8B">
        <w:t xml:space="preserve"> years. </w:t>
      </w:r>
    </w:p>
    <w:p w:rsidR="00724C8B" w:rsidRDefault="00724C8B" w:rsidP="00AA387E">
      <w:pPr>
        <w:spacing w:line="480" w:lineRule="auto"/>
      </w:pPr>
    </w:p>
    <w:p w:rsidR="0022323F" w:rsidRDefault="0022323F" w:rsidP="00AA387E">
      <w:pPr>
        <w:spacing w:line="480" w:lineRule="auto"/>
        <w:rPr>
          <w:b/>
        </w:rPr>
      </w:pPr>
      <w:r>
        <w:rPr>
          <w:b/>
        </w:rPr>
        <w:t>Genetic Studies:</w:t>
      </w:r>
    </w:p>
    <w:p w:rsidR="002A216B" w:rsidRDefault="00AE5D1B" w:rsidP="00AA387E">
      <w:pPr>
        <w:spacing w:line="480" w:lineRule="auto"/>
      </w:pPr>
      <w:r>
        <w:t xml:space="preserve">Genetic analysis of blood lymphocyte DNA </w:t>
      </w:r>
      <w:r w:rsidR="00724C8B">
        <w:t>was negative</w:t>
      </w:r>
      <w:r>
        <w:t xml:space="preserve"> for </w:t>
      </w:r>
      <w:r w:rsidRPr="00B904B3">
        <w:rPr>
          <w:i/>
        </w:rPr>
        <w:t>NF2</w:t>
      </w:r>
      <w:r w:rsidR="00BC704A">
        <w:t xml:space="preserve"> pathogenic variants</w:t>
      </w:r>
      <w:r w:rsidR="00724C8B">
        <w:t>.</w:t>
      </w:r>
      <w:r>
        <w:t xml:space="preserve"> However, a</w:t>
      </w:r>
      <w:r w:rsidR="00724C8B">
        <w:t xml:space="preserve"> frameshift, truncating </w:t>
      </w:r>
      <w:r w:rsidR="00BC704A">
        <w:t>variant</w:t>
      </w:r>
      <w:r w:rsidR="00724C8B">
        <w:t xml:space="preserve">, </w:t>
      </w:r>
      <w:r w:rsidR="00724C8B" w:rsidRPr="00724C8B">
        <w:t>c.38delA</w:t>
      </w:r>
      <w:r w:rsidR="00724C8B">
        <w:t>,</w:t>
      </w:r>
      <w:r w:rsidR="00724C8B" w:rsidRPr="00724C8B">
        <w:t xml:space="preserve"> </w:t>
      </w:r>
      <w:r w:rsidR="00724C8B">
        <w:t xml:space="preserve">was found in </w:t>
      </w:r>
      <w:r w:rsidR="00724C8B" w:rsidRPr="004F1E12">
        <w:rPr>
          <w:i/>
        </w:rPr>
        <w:t>SMARCB1</w:t>
      </w:r>
      <w:r w:rsidR="00724C8B">
        <w:t xml:space="preserve"> exon 1</w:t>
      </w:r>
      <w:r w:rsidR="00D838AB">
        <w:t>,</w:t>
      </w:r>
      <w:r w:rsidR="00724C8B">
        <w:t xml:space="preserve"> confirming </w:t>
      </w:r>
      <w:r w:rsidR="00D838AB">
        <w:t xml:space="preserve">a diagnosis of </w:t>
      </w:r>
      <w:r w:rsidR="00724C8B">
        <w:t>schwannomatosis</w:t>
      </w:r>
      <w:r>
        <w:t xml:space="preserve">. </w:t>
      </w:r>
      <w:r w:rsidR="00BC704A">
        <w:t xml:space="preserve">Genetic </w:t>
      </w:r>
      <w:r w:rsidR="00D838AB">
        <w:t>t</w:t>
      </w:r>
      <w:r>
        <w:t xml:space="preserve">esting for other family </w:t>
      </w:r>
      <w:r w:rsidR="00697072">
        <w:t>members</w:t>
      </w:r>
      <w:r>
        <w:t xml:space="preserve"> was offered.</w:t>
      </w:r>
    </w:p>
    <w:p w:rsidR="002A216B" w:rsidRDefault="002A216B" w:rsidP="00AA387E">
      <w:pPr>
        <w:spacing w:line="480" w:lineRule="auto"/>
      </w:pPr>
      <w:r>
        <w:t xml:space="preserve">This case represents the </w:t>
      </w:r>
      <w:r w:rsidR="00E13701">
        <w:t xml:space="preserve">fourth </w:t>
      </w:r>
      <w:r>
        <w:t xml:space="preserve">case out of </w:t>
      </w:r>
      <w:r w:rsidR="00E13701">
        <w:t>75</w:t>
      </w:r>
      <w:r w:rsidRPr="00B904B3">
        <w:rPr>
          <w:i/>
        </w:rPr>
        <w:t xml:space="preserve"> SMARCB1</w:t>
      </w:r>
      <w:r>
        <w:t xml:space="preserve"> </w:t>
      </w:r>
      <w:r w:rsidR="00E13701">
        <w:t>pathogenic variant</w:t>
      </w:r>
      <w:r>
        <w:t xml:space="preserve"> related </w:t>
      </w:r>
      <w:r w:rsidR="00E13701">
        <w:t xml:space="preserve">schwannomatosis affected </w:t>
      </w:r>
      <w:r>
        <w:t xml:space="preserve">individuals with </w:t>
      </w:r>
      <w:r w:rsidR="00B94886">
        <w:t>malignant peripheral nerve sheath tumour (</w:t>
      </w:r>
      <w:r>
        <w:t>MPNST</w:t>
      </w:r>
      <w:r w:rsidR="00B94886">
        <w:t>)</w:t>
      </w:r>
      <w:r w:rsidR="006E7F8A">
        <w:t xml:space="preserve"> on the Manchester database of Manchester tested patients.</w:t>
      </w:r>
    </w:p>
    <w:p w:rsidR="008F35BC" w:rsidRDefault="008F35BC" w:rsidP="00AA387E">
      <w:pPr>
        <w:spacing w:line="480" w:lineRule="auto"/>
        <w:rPr>
          <w:b/>
        </w:rPr>
      </w:pPr>
    </w:p>
    <w:p w:rsidR="0022323F" w:rsidRDefault="0022323F" w:rsidP="00AA387E">
      <w:pPr>
        <w:spacing w:line="480" w:lineRule="auto"/>
        <w:rPr>
          <w:b/>
        </w:rPr>
      </w:pPr>
      <w:r>
        <w:rPr>
          <w:b/>
        </w:rPr>
        <w:t>Discussion:</w:t>
      </w:r>
    </w:p>
    <w:p w:rsidR="00D54C04" w:rsidRPr="008600D3" w:rsidRDefault="002A4239" w:rsidP="00AA387E">
      <w:pPr>
        <w:spacing w:line="480" w:lineRule="auto"/>
      </w:pPr>
      <w:r w:rsidRPr="008600D3">
        <w:lastRenderedPageBreak/>
        <w:t xml:space="preserve">This case study describes a novel finding of </w:t>
      </w:r>
      <w:r w:rsidR="008A1AAC">
        <w:t>three</w:t>
      </w:r>
      <w:r w:rsidR="008A1AAC" w:rsidRPr="008600D3">
        <w:t xml:space="preserve"> </w:t>
      </w:r>
      <w:r w:rsidRPr="008600D3">
        <w:t xml:space="preserve">separate </w:t>
      </w:r>
      <w:r w:rsidR="008A1AAC">
        <w:t xml:space="preserve">synchronous </w:t>
      </w:r>
      <w:r w:rsidRPr="008600D3">
        <w:t xml:space="preserve">primary malignancies in a patient with Schwannomatosis and a proven </w:t>
      </w:r>
      <w:r w:rsidRPr="00B904B3">
        <w:rPr>
          <w:i/>
        </w:rPr>
        <w:t>SMARCB1</w:t>
      </w:r>
      <w:r w:rsidRPr="008600D3">
        <w:t xml:space="preserve"> </w:t>
      </w:r>
      <w:r w:rsidR="00BC704A">
        <w:t>pathogenic variant</w:t>
      </w:r>
      <w:r w:rsidRPr="008600D3">
        <w:t xml:space="preserve">. </w:t>
      </w:r>
    </w:p>
    <w:p w:rsidR="00685C11" w:rsidRDefault="00682FEF" w:rsidP="00AA387E">
      <w:pPr>
        <w:spacing w:line="480" w:lineRule="auto"/>
      </w:pPr>
      <w:r w:rsidRPr="008600D3">
        <w:t xml:space="preserve">Schwannomatosis is a tumour predisposition syndrome currently characterized by the </w:t>
      </w:r>
      <w:r w:rsidR="008600D3" w:rsidRPr="008600D3">
        <w:t>presence</w:t>
      </w:r>
      <w:r w:rsidRPr="008600D3">
        <w:t xml:space="preserve"> of two or more non-intradermal schwannomas, (benign peripheral nerve sheath tumours), with at least </w:t>
      </w:r>
      <w:r w:rsidR="008A1AAC">
        <w:t>one</w:t>
      </w:r>
      <w:r w:rsidR="008A1AAC" w:rsidRPr="008600D3">
        <w:t xml:space="preserve"> </w:t>
      </w:r>
      <w:r w:rsidRPr="008600D3">
        <w:t xml:space="preserve">with histologic confirmation and no evidence of vestibular tumour on high quality MRI scan and no known constitutional </w:t>
      </w:r>
      <w:r w:rsidRPr="00B904B3">
        <w:rPr>
          <w:i/>
        </w:rPr>
        <w:t xml:space="preserve">NF2 </w:t>
      </w:r>
      <w:r w:rsidR="00BC704A">
        <w:t xml:space="preserve">pathogenic variants </w:t>
      </w:r>
      <w:r w:rsidR="00AB6316">
        <w:t>in a subject over 30-</w:t>
      </w:r>
      <w:r w:rsidRPr="008600D3">
        <w:t>years</w:t>
      </w:r>
      <w:r w:rsidR="002A4239" w:rsidRPr="008600D3">
        <w:t xml:space="preserve"> </w:t>
      </w:r>
      <w:r w:rsidR="00D12F11">
        <w:fldChar w:fldCharType="begin"/>
      </w:r>
      <w:r w:rsidR="00D12F11">
        <w:instrText xml:space="preserve"> ADDIN EN.CITE &lt;EndNote&gt;&lt;Cite&gt;&lt;Author&gt;MacCollin&lt;/Author&gt;&lt;Year&gt;2005&lt;/Year&gt;&lt;RecNum&gt;9&lt;/RecNum&gt;&lt;DisplayText&gt;(1)&lt;/DisplayText&gt;&lt;record&gt;&lt;rec-number&gt;9&lt;/rec-number&gt;&lt;foreign-keys&gt;&lt;key app="EN" db-id="rtwrr2xxyz25rqeswswx2rris9w5x0rszdss" timestamp="1456741396"&gt;9&lt;/key&gt;&lt;/foreign-keys&gt;&lt;ref-type name="Journal Article"&gt;17&lt;/ref-type&gt;&lt;contributors&gt;&lt;authors&gt;&lt;author&gt;MacCollin, M.&lt;/author&gt;&lt;author&gt;Chiocca, E. A.&lt;/author&gt;&lt;author&gt;Evans, D. G.&lt;/author&gt;&lt;author&gt;Friedman, J. M.&lt;/author&gt;&lt;author&gt;Horvitz, R.&lt;/author&gt;&lt;author&gt;Jaramillo, D.&lt;/author&gt;&lt;author&gt;Lev, M.&lt;/author&gt;&lt;author&gt;Mautner, V. F.&lt;/author&gt;&lt;author&gt;Niimura, M.&lt;/author&gt;&lt;author&gt;Plotkin, S. R.&lt;/author&gt;&lt;author&gt;Sang, C. N.&lt;/author&gt;&lt;author&gt;Stemmer-Rachamimov, A.&lt;/author&gt;&lt;author&gt;Roach, E. S.&lt;/author&gt;&lt;/authors&gt;&lt;/contributors&gt;&lt;auth-address&gt;Department of Neurology, Massachusetts General Hospital, Boston, MA, USA. maccollin@helix.mgh.harvard.edu&lt;/auth-address&gt;&lt;titles&gt;&lt;title&gt;Diagnostic criteria for schwannomatosis&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1838-45&lt;/pages&gt;&lt;volume&gt;64&lt;/volume&gt;&lt;number&gt;11&lt;/number&gt;&lt;edition&gt;2005/06/16&lt;/edition&gt;&lt;keywords&gt;&lt;keyword&gt;Diagnosis, Differential&lt;/keyword&gt;&lt;keyword&gt;Humans&lt;/keyword&gt;&lt;keyword&gt;Neurilemmoma/*diagnosis/pathology/physiopathology&lt;/keyword&gt;&lt;keyword&gt;Neurofibromatosis 2/*diagnosis&lt;/keyword&gt;&lt;keyword&gt;Neuroma, Acoustic/diagnosis&lt;/keyword&gt;&lt;/keywords&gt;&lt;dates&gt;&lt;year&gt;2005&lt;/year&gt;&lt;pub-dates&gt;&lt;date&gt;Jun 14&lt;/date&gt;&lt;/pub-dates&gt;&lt;/dates&gt;&lt;isbn&gt;0028-3878&lt;/isbn&gt;&lt;accession-num&gt;15955931&lt;/accession-num&gt;&lt;urls&gt;&lt;/urls&gt;&lt;electronic-resource-num&gt;10.1212/01.wnl.0000163982.78900.ad&lt;/electronic-resource-num&gt;&lt;remote-database-provider&gt;NLM&lt;/remote-database-provider&gt;&lt;language&gt;eng&lt;/language&gt;&lt;/record&gt;&lt;/Cite&gt;&lt;/EndNote&gt;</w:instrText>
      </w:r>
      <w:r w:rsidR="00D12F11">
        <w:fldChar w:fldCharType="separate"/>
      </w:r>
      <w:r w:rsidR="00D12F11">
        <w:rPr>
          <w:noProof/>
        </w:rPr>
        <w:t>(1)</w:t>
      </w:r>
      <w:r w:rsidR="00D12F11">
        <w:fldChar w:fldCharType="end"/>
      </w:r>
      <w:r w:rsidR="002A4239" w:rsidRPr="008600D3">
        <w:t xml:space="preserve">. </w:t>
      </w:r>
      <w:r w:rsidR="00CD40A2" w:rsidRPr="008600D3">
        <w:t xml:space="preserve">In </w:t>
      </w:r>
      <w:r w:rsidR="00685C11" w:rsidRPr="008600D3">
        <w:t>200</w:t>
      </w:r>
      <w:r w:rsidR="00685C11">
        <w:t>7</w:t>
      </w:r>
      <w:r w:rsidR="00685C11" w:rsidRPr="008600D3">
        <w:t xml:space="preserve"> </w:t>
      </w:r>
      <w:r w:rsidR="0009135C" w:rsidRPr="00B904B3">
        <w:rPr>
          <w:i/>
        </w:rPr>
        <w:t>SMARCB1</w:t>
      </w:r>
      <w:r w:rsidR="0009135C" w:rsidRPr="008600D3">
        <w:t xml:space="preserve"> was r</w:t>
      </w:r>
      <w:r w:rsidR="00CD40A2" w:rsidRPr="008600D3">
        <w:t xml:space="preserve">ecognised as a causative </w:t>
      </w:r>
      <w:r w:rsidR="00724ACB">
        <w:t>gene for</w:t>
      </w:r>
      <w:r w:rsidR="00CD40A2" w:rsidRPr="008600D3">
        <w:t xml:space="preserve"> schwannomatosis</w:t>
      </w:r>
      <w:r w:rsidR="00724ACB">
        <w:t xml:space="preserve"> </w:t>
      </w:r>
      <w:r w:rsidR="00D12F11">
        <w:fldChar w:fldCharType="begin">
          <w:fldData xml:space="preserve">PEVuZE5vdGU+PENpdGU+PEF1dGhvcj5IdWxzZWJvczwvQXV0aG9yPjxZZWFyPjIwMDc8L1llYXI+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4MDUtMTA8L3BhZ2VzPjx2b2x1bWU+ODA8L3ZvbHVtZT48bnVtYmVyPjQ8L251bWJlcj48ZWRp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=
</w:fldData>
        </w:fldChar>
      </w:r>
      <w:r w:rsidR="00D12F11">
        <w:instrText xml:space="preserve"> ADDIN EN.CITE </w:instrText>
      </w:r>
      <w:r w:rsidR="00D12F11">
        <w:fldChar w:fldCharType="begin">
          <w:fldData xml:space="preserve">PEVuZE5vdGU+PENpdGU+PEF1dGhvcj5IdWxzZWJvczwvQXV0aG9yPjxZZWFyPjIwMDc8L1llYXI+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=
</w:fldData>
        </w:fldChar>
      </w:r>
      <w:r w:rsidR="00D12F11">
        <w:instrText xml:space="preserve"> ADDIN EN.CITE.DATA </w:instrText>
      </w:r>
      <w:r w:rsidR="00D12F11">
        <w:fldChar w:fldCharType="end"/>
      </w:r>
      <w:r w:rsidR="00D12F11">
        <w:fldChar w:fldCharType="separate"/>
      </w:r>
      <w:r w:rsidR="00D12F11">
        <w:rPr>
          <w:noProof/>
        </w:rPr>
        <w:t>(2)</w:t>
      </w:r>
      <w:r w:rsidR="00D12F11">
        <w:fldChar w:fldCharType="end"/>
      </w:r>
      <w:r w:rsidR="0009135C" w:rsidRPr="008600D3">
        <w:t>.</w:t>
      </w:r>
      <w:r w:rsidR="00D54C04" w:rsidRPr="00B904B3">
        <w:rPr>
          <w:i/>
        </w:rPr>
        <w:t xml:space="preserve"> SMARCB1</w:t>
      </w:r>
      <w:r w:rsidR="00D54C04" w:rsidRPr="008600D3">
        <w:t xml:space="preserve"> is a gene </w:t>
      </w:r>
      <w:r w:rsidR="008600D3" w:rsidRPr="008600D3">
        <w:t>located</w:t>
      </w:r>
      <w:r w:rsidR="00D54C04" w:rsidRPr="008600D3">
        <w:t xml:space="preserve"> on 22q and </w:t>
      </w:r>
      <w:r w:rsidR="00724ACB">
        <w:t>is</w:t>
      </w:r>
      <w:r w:rsidR="00D54C04" w:rsidRPr="008600D3">
        <w:t xml:space="preserve"> involved in chromatin remodelling. </w:t>
      </w:r>
      <w:r w:rsidR="00BC704A">
        <w:t>Pathogenic variants</w:t>
      </w:r>
      <w:r w:rsidR="00BC704A" w:rsidRPr="008600D3">
        <w:t xml:space="preserve"> </w:t>
      </w:r>
      <w:r w:rsidR="008600D3" w:rsidRPr="008600D3">
        <w:t>in the</w:t>
      </w:r>
      <w:r w:rsidR="008600D3" w:rsidRPr="00B904B3">
        <w:rPr>
          <w:i/>
        </w:rPr>
        <w:t xml:space="preserve"> SMARCB1</w:t>
      </w:r>
      <w:r w:rsidR="008600D3" w:rsidRPr="008600D3">
        <w:t xml:space="preserve"> gene </w:t>
      </w:r>
      <w:r w:rsidR="00724ACB">
        <w:t>are</w:t>
      </w:r>
      <w:r w:rsidR="00724ACB" w:rsidRPr="008600D3">
        <w:t xml:space="preserve"> </w:t>
      </w:r>
      <w:r w:rsidR="008600D3" w:rsidRPr="008600D3">
        <w:t xml:space="preserve">known to be linked with </w:t>
      </w:r>
      <w:r w:rsidR="00724ACB">
        <w:t xml:space="preserve">two additional </w:t>
      </w:r>
      <w:r w:rsidR="008600D3" w:rsidRPr="008600D3">
        <w:t>conditions</w:t>
      </w:r>
      <w:r w:rsidR="00724ACB">
        <w:t xml:space="preserve">: </w:t>
      </w:r>
      <w:r w:rsidR="008600D3" w:rsidRPr="008600D3">
        <w:t xml:space="preserve">Coffin-Siris syndrome and </w:t>
      </w:r>
      <w:r w:rsidR="00D838AB">
        <w:t>r</w:t>
      </w:r>
      <w:r w:rsidR="00D838AB" w:rsidRPr="008600D3">
        <w:t xml:space="preserve">habdoid </w:t>
      </w:r>
      <w:r w:rsidR="008600D3" w:rsidRPr="008600D3">
        <w:t xml:space="preserve">tumour predisposition syndrome.  </w:t>
      </w:r>
      <w:r w:rsidR="0009135C" w:rsidRPr="008600D3">
        <w:t xml:space="preserve">Studies </w:t>
      </w:r>
      <w:r w:rsidR="00724ACB">
        <w:t xml:space="preserve">have </w:t>
      </w:r>
      <w:r w:rsidR="0009135C" w:rsidRPr="008600D3">
        <w:t>show</w:t>
      </w:r>
      <w:r w:rsidR="00724ACB">
        <w:t>n</w:t>
      </w:r>
      <w:r w:rsidR="0009135C" w:rsidRPr="008600D3">
        <w:t xml:space="preserve"> </w:t>
      </w:r>
      <w:r w:rsidR="0009135C" w:rsidRPr="00B904B3">
        <w:rPr>
          <w:i/>
        </w:rPr>
        <w:t>SMAR</w:t>
      </w:r>
      <w:r w:rsidR="00724ACB" w:rsidRPr="00B904B3">
        <w:rPr>
          <w:i/>
        </w:rPr>
        <w:t>C</w:t>
      </w:r>
      <w:r w:rsidR="0009135C" w:rsidRPr="00B904B3">
        <w:rPr>
          <w:i/>
        </w:rPr>
        <w:t>B1</w:t>
      </w:r>
      <w:r w:rsidR="0009135C" w:rsidRPr="008600D3">
        <w:t xml:space="preserve"> </w:t>
      </w:r>
      <w:r w:rsidR="00724ACB">
        <w:t>as the underlying cause in</w:t>
      </w:r>
      <w:r w:rsidR="0009135C" w:rsidRPr="008600D3">
        <w:t xml:space="preserve"> 45% of familial cases and 9% of sporadic cases who fulfil diagnostic criteria</w:t>
      </w:r>
      <w:r w:rsidR="00724ACB">
        <w:t xml:space="preserve"> for schwannomatosis</w:t>
      </w:r>
      <w:r w:rsidR="00D12F11">
        <w:t xml:space="preserve"> </w:t>
      </w:r>
      <w:r w:rsidR="00D12F11">
        <w:fldChar w:fldCharType="begin">
          <w:fldData xml:space="preserve">PEVuZE5vdGU+PENpdGU+PEF1dGhvcj5TbWl0aDwvQXV0aG9yPjxZZWFyPjIwMTI8L1llYXI+PFJl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UyMzktNDU8L3BhZ2VzPjx2b2x1bWU+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</w:fldData>
        </w:fldChar>
      </w:r>
      <w:r w:rsidR="00D12F11">
        <w:instrText xml:space="preserve"> ADDIN EN.CITE </w:instrText>
      </w:r>
      <w:r w:rsidR="00D12F11">
        <w:fldChar w:fldCharType="begin">
          <w:fldData xml:space="preserve">PEVuZE5vdGU+PENpdGU+PEF1dGhvcj5TbWl0aDwvQXV0aG9yPjxZZWFyPjIwMTI8L1llYXI+PFJl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</w:fldData>
        </w:fldChar>
      </w:r>
      <w:r w:rsidR="00D12F11">
        <w:instrText xml:space="preserve"> ADDIN EN.CITE.DATA </w:instrText>
      </w:r>
      <w:r w:rsidR="00D12F11">
        <w:fldChar w:fldCharType="end"/>
      </w:r>
      <w:r w:rsidR="00D12F11">
        <w:fldChar w:fldCharType="separate"/>
      </w:r>
      <w:r w:rsidR="00D12F11">
        <w:rPr>
          <w:noProof/>
        </w:rPr>
        <w:t>(3)</w:t>
      </w:r>
      <w:r w:rsidR="00D12F11">
        <w:fldChar w:fldCharType="end"/>
      </w:r>
      <w:r w:rsidR="0009135C" w:rsidRPr="008600D3">
        <w:t xml:space="preserve"> </w:t>
      </w:r>
    </w:p>
    <w:p w:rsidR="002C6EAB" w:rsidRDefault="00685C11" w:rsidP="00AA387E">
      <w:pPr>
        <w:spacing w:line="480" w:lineRule="auto"/>
      </w:pPr>
      <w:r>
        <w:t xml:space="preserve">Partial or whole gene deletion of </w:t>
      </w:r>
      <w:r w:rsidRPr="00B904B3">
        <w:rPr>
          <w:i/>
        </w:rPr>
        <w:t>SMARCB1</w:t>
      </w:r>
      <w:r>
        <w:t xml:space="preserve">, as well as truncating </w:t>
      </w:r>
      <w:r w:rsidR="00BC704A">
        <w:t xml:space="preserve">variants </w:t>
      </w:r>
      <w:r w:rsidR="00BD5BF7">
        <w:t>of the central exons</w:t>
      </w:r>
      <w:r>
        <w:t xml:space="preserve">, are common in </w:t>
      </w:r>
      <w:r w:rsidR="00A15D5A">
        <w:t>Atypical Teratoid Rabdoid Tumours</w:t>
      </w:r>
      <w:r>
        <w:t xml:space="preserve">, while </w:t>
      </w:r>
      <w:r w:rsidRPr="00A15D5A">
        <w:rPr>
          <w:i/>
        </w:rPr>
        <w:t>SMARCB1</w:t>
      </w:r>
      <w:r>
        <w:t xml:space="preserve"> </w:t>
      </w:r>
      <w:r w:rsidR="00BC704A">
        <w:t xml:space="preserve">variants </w:t>
      </w:r>
      <w:r>
        <w:t>associated with schwannomatosis tend to be non-truncating</w:t>
      </w:r>
      <w:r w:rsidR="00D12F11">
        <w:fldChar w:fldCharType="begin">
          <w:fldData xml:space="preserve">PEVuZE5vdGU+PENpdGU+PEF1dGhvcj5TbWl0aDwvQXV0aG9yPjxZZWFyPjIwMTU8L1llYXI+PFJl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QxLTc8L3BhZ2VzPjx2b2x1bWU+ODQ8L3ZvbHVtZT48bnVtYmVyPjI8L251bWJlcj48ZWRpdGlv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</w:fldData>
        </w:fldChar>
      </w:r>
      <w:r w:rsidR="00D12F11">
        <w:instrText xml:space="preserve"> ADDIN EN.CITE </w:instrText>
      </w:r>
      <w:r w:rsidR="00D12F11">
        <w:fldChar w:fldCharType="begin">
          <w:fldData xml:space="preserve">PEVuZE5vdGU+PENpdGU+PEF1dGhvcj5TbWl0aDwvQXV0aG9yPjxZZWFyPjIwMTU8L1llYXI+PFJl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</w:fldData>
        </w:fldChar>
      </w:r>
      <w:r w:rsidR="00D12F11">
        <w:instrText xml:space="preserve"> ADDIN EN.CITE.DATA </w:instrText>
      </w:r>
      <w:r w:rsidR="00D12F11">
        <w:fldChar w:fldCharType="end"/>
      </w:r>
      <w:r w:rsidR="00D12F11">
        <w:fldChar w:fldCharType="separate"/>
      </w:r>
      <w:r w:rsidR="00D12F11">
        <w:rPr>
          <w:noProof/>
        </w:rPr>
        <w:t>(4)</w:t>
      </w:r>
      <w:r w:rsidR="00D12F11">
        <w:fldChar w:fldCharType="end"/>
      </w:r>
      <w:r w:rsidR="00B904B3">
        <w:t>.</w:t>
      </w:r>
      <w:r w:rsidR="00BD5BF7">
        <w:t xml:space="preserve"> </w:t>
      </w:r>
      <w:r w:rsidR="003B59AF">
        <w:t xml:space="preserve">There have been reports of rare families with </w:t>
      </w:r>
      <w:r w:rsidR="003B59AF" w:rsidRPr="00B904B3">
        <w:rPr>
          <w:i/>
        </w:rPr>
        <w:t>SMARCB1</w:t>
      </w:r>
      <w:r w:rsidR="003B59AF">
        <w:t xml:space="preserve"> </w:t>
      </w:r>
      <w:r w:rsidR="00BC704A">
        <w:t xml:space="preserve">variants </w:t>
      </w:r>
      <w:r w:rsidR="003B59AF">
        <w:t xml:space="preserve">associated with both schwannomatosis and </w:t>
      </w:r>
      <w:r w:rsidR="00C30DBB">
        <w:t>rhabdoid tumours</w:t>
      </w:r>
      <w:r w:rsidR="00D12F11">
        <w:t xml:space="preserve"> </w:t>
      </w:r>
      <w:r w:rsidR="00D12F11">
        <w:fldChar w:fldCharType="begin">
          <w:fldData xml:space="preserve">PEVuZE5vdGU+PENpdGU+PEF1dGhvcj5Td2Vuc2VuPC9BdXRob3I+PFllYXI+MjAwOTwvWWVhcj48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jctMTU8L3BhZ2VzPjx2b2x1bWU+NTY8L3ZvbHVtZT48bnVtYmVyPjE8L251bWJlcj48ZWRpdGlv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U0LTYwPC9wYWdlcz48dm9sdW1lPjM2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</w:fldData>
        </w:fldChar>
      </w:r>
      <w:r w:rsidR="00D12F11">
        <w:instrText xml:space="preserve"> ADDIN EN.CITE </w:instrText>
      </w:r>
      <w:r w:rsidR="00D12F11">
        <w:fldChar w:fldCharType="begin">
          <w:fldData xml:space="preserve">PEVuZE5vdGU+PENpdGU+PEF1dGhvcj5Td2Vuc2VuPC9BdXRob3I+PFllYXI+MjAwOTwvWWVhcj48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U0LTYwPC9wYWdlcz48dm9sdW1lPjM2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</w:fldData>
        </w:fldChar>
      </w:r>
      <w:r w:rsidR="00D12F11">
        <w:instrText xml:space="preserve"> ADDIN EN.CITE.DATA </w:instrText>
      </w:r>
      <w:r w:rsidR="00D12F11">
        <w:fldChar w:fldCharType="end"/>
      </w:r>
      <w:r w:rsidR="00D12F11">
        <w:fldChar w:fldCharType="separate"/>
      </w:r>
      <w:r w:rsidR="00D12F11">
        <w:rPr>
          <w:noProof/>
        </w:rPr>
        <w:t>(5-7)</w:t>
      </w:r>
      <w:r w:rsidR="00D12F11">
        <w:fldChar w:fldCharType="end"/>
      </w:r>
      <w:r w:rsidR="00B904B3">
        <w:t>.</w:t>
      </w:r>
      <w:r w:rsidR="003B59AF">
        <w:t xml:space="preserve"> </w:t>
      </w:r>
      <w:r w:rsidR="00620490">
        <w:t xml:space="preserve">A woman with schwannomatosis and a </w:t>
      </w:r>
      <w:r w:rsidR="00620490" w:rsidRPr="00620490">
        <w:t>leiomyoma of the cervix uteri</w:t>
      </w:r>
      <w:r w:rsidR="00620490">
        <w:t xml:space="preserve"> has </w:t>
      </w:r>
      <w:r w:rsidR="002C6EAB">
        <w:t xml:space="preserve">also </w:t>
      </w:r>
      <w:r w:rsidR="00620490">
        <w:t xml:space="preserve">been reported previously with </w:t>
      </w:r>
      <w:r w:rsidR="00620490" w:rsidRPr="00620490">
        <w:t xml:space="preserve">a </w:t>
      </w:r>
      <w:r w:rsidR="00620490" w:rsidRPr="0047138F">
        <w:rPr>
          <w:i/>
        </w:rPr>
        <w:t>SMARCB1</w:t>
      </w:r>
      <w:r w:rsidR="00620490">
        <w:t xml:space="preserve"> splice-site </w:t>
      </w:r>
      <w:r w:rsidR="00BC704A">
        <w:t xml:space="preserve">variant </w:t>
      </w:r>
      <w:r w:rsidR="00D12F11">
        <w:fldChar w:fldCharType="begin">
          <w:fldData xml:space="preserve">PEVuZE5vdGU+PENpdGU+PEF1dGhvcj5IdWxzZWJvczwvQXV0aG9yPjxZZWFyPjIwMTQ8L1llYXI+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QyMS01PC9wYWdlcz48dm9sdW1lPjM4PC92b2x1bWU+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</w:fldData>
        </w:fldChar>
      </w:r>
      <w:r w:rsidR="00D12F11">
        <w:instrText xml:space="preserve"> ADDIN EN.CITE </w:instrText>
      </w:r>
      <w:r w:rsidR="00D12F11">
        <w:fldChar w:fldCharType="begin">
          <w:fldData xml:space="preserve">PEVuZE5vdGU+PENpdGU+PEF1dGhvcj5IdWxzZWJvczwvQXV0aG9yPjxZZWFyPjIwMTQ8L1llYXI+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</w:fldData>
        </w:fldChar>
      </w:r>
      <w:r w:rsidR="00D12F11">
        <w:instrText xml:space="preserve"> ADDIN EN.CITE.DATA </w:instrText>
      </w:r>
      <w:r w:rsidR="00D12F11">
        <w:fldChar w:fldCharType="end"/>
      </w:r>
      <w:r w:rsidR="00D12F11">
        <w:fldChar w:fldCharType="separate"/>
      </w:r>
      <w:r w:rsidR="00D12F11">
        <w:rPr>
          <w:noProof/>
        </w:rPr>
        <w:t>(8)</w:t>
      </w:r>
      <w:r w:rsidR="00D12F11">
        <w:fldChar w:fldCharType="end"/>
      </w:r>
      <w:r w:rsidR="00254C34">
        <w:t>.</w:t>
      </w:r>
    </w:p>
    <w:p w:rsidR="00685C11" w:rsidRDefault="00685C11" w:rsidP="00AA387E">
      <w:pPr>
        <w:spacing w:line="480" w:lineRule="auto"/>
      </w:pPr>
      <w:r>
        <w:t xml:space="preserve">The </w:t>
      </w:r>
      <w:r w:rsidR="00BC704A">
        <w:t xml:space="preserve">variant </w:t>
      </w:r>
      <w:r>
        <w:t xml:space="preserve">associated with this case is a </w:t>
      </w:r>
      <w:r w:rsidR="00BC704A">
        <w:t>frameshift variant</w:t>
      </w:r>
      <w:r>
        <w:t xml:space="preserve"> in exon 1</w:t>
      </w:r>
      <w:r w:rsidR="00C30DBB">
        <w:t>, c38delA, which</w:t>
      </w:r>
      <w:r>
        <w:t xml:space="preserve"> introduces a premature termination codon</w:t>
      </w:r>
      <w:r w:rsidR="00C30DBB">
        <w:t>. This</w:t>
      </w:r>
      <w:r>
        <w:t xml:space="preserve"> would be </w:t>
      </w:r>
      <w:r w:rsidRPr="00685C11">
        <w:t xml:space="preserve">expected to </w:t>
      </w:r>
      <w:r w:rsidR="003160B6">
        <w:t>cause</w:t>
      </w:r>
      <w:r w:rsidRPr="00685C11">
        <w:t xml:space="preserve"> nonsense-mediated </w:t>
      </w:r>
      <w:r w:rsidR="003160B6">
        <w:t xml:space="preserve">decay of the resulting </w:t>
      </w:r>
      <w:r w:rsidRPr="00685C11">
        <w:t>mRNA</w:t>
      </w:r>
      <w:r w:rsidR="00D838AB">
        <w:t xml:space="preserve"> transcript</w:t>
      </w:r>
      <w:r w:rsidR="00C30DBB">
        <w:t>; h</w:t>
      </w:r>
      <w:r w:rsidR="003160B6">
        <w:t xml:space="preserve">owever, expression studies of this </w:t>
      </w:r>
      <w:r w:rsidR="00BC704A">
        <w:t xml:space="preserve">variant </w:t>
      </w:r>
      <w:r w:rsidR="003160B6">
        <w:t>ha</w:t>
      </w:r>
      <w:r w:rsidR="00BD5BF7">
        <w:t>ve</w:t>
      </w:r>
      <w:r w:rsidR="003160B6">
        <w:t xml:space="preserve"> demonstrated </w:t>
      </w:r>
      <w:r w:rsidR="00BD5BF7">
        <w:t>that it</w:t>
      </w:r>
      <w:r w:rsidR="003160B6">
        <w:t xml:space="preserve"> result</w:t>
      </w:r>
      <w:r w:rsidR="00BD5BF7">
        <w:t>s</w:t>
      </w:r>
      <w:r w:rsidR="003160B6">
        <w:t xml:space="preserve"> in re</w:t>
      </w:r>
      <w:r w:rsidR="00E13701">
        <w:t>-</w:t>
      </w:r>
      <w:r w:rsidR="003160B6">
        <w:t xml:space="preserve">initiation of the transcript at a </w:t>
      </w:r>
      <w:r w:rsidR="003160B6">
        <w:lastRenderedPageBreak/>
        <w:t xml:space="preserve">downstream </w:t>
      </w:r>
      <w:r w:rsidR="00BD5BF7">
        <w:t xml:space="preserve">methionine </w:t>
      </w:r>
      <w:r w:rsidR="003160B6">
        <w:t>codon</w:t>
      </w:r>
      <w:r w:rsidR="00B94886">
        <w:t xml:space="preserve"> </w:t>
      </w:r>
      <w:r w:rsidR="00D12F11">
        <w:fldChar w:fldCharType="begin">
          <w:fldData xml:space="preserve">PEVuZE5vdGU+PENpdGU+PEF1dGhvcj5IdWxzZWJvczwvQXV0aG9yPjxZZWFyPjIwMTQ8L1llYXI+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</w:fldData>
        </w:fldChar>
      </w:r>
      <w:r w:rsidR="00D12F11">
        <w:instrText xml:space="preserve"> ADDIN EN.CITE </w:instrText>
      </w:r>
      <w:r w:rsidR="00D12F11">
        <w:fldChar w:fldCharType="begin">
          <w:fldData xml:space="preserve">PEVuZE5vdGU+PENpdGU+PEF1dGhvcj5IdWxzZWJvczwvQXV0aG9yPjxZZWFyPjIwMTQ8L1llYXI+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</w:fldData>
        </w:fldChar>
      </w:r>
      <w:r w:rsidR="00D12F11">
        <w:instrText xml:space="preserve"> ADDIN EN.CITE.DATA </w:instrText>
      </w:r>
      <w:r w:rsidR="00D12F11">
        <w:fldChar w:fldCharType="end"/>
      </w:r>
      <w:r w:rsidR="00D12F11">
        <w:fldChar w:fldCharType="separate"/>
      </w:r>
      <w:r w:rsidR="00D12F11">
        <w:rPr>
          <w:noProof/>
        </w:rPr>
        <w:t>(9)</w:t>
      </w:r>
      <w:r w:rsidR="00D12F11">
        <w:fldChar w:fldCharType="end"/>
      </w:r>
      <w:r w:rsidR="003160B6">
        <w:t xml:space="preserve">. This reinitiated transcript is thought to be less stable than the full-length transcript, which may </w:t>
      </w:r>
      <w:r w:rsidR="00BD5BF7">
        <w:t>account for</w:t>
      </w:r>
      <w:r w:rsidR="003160B6">
        <w:t xml:space="preserve"> the severe phenotype </w:t>
      </w:r>
      <w:r w:rsidR="00BD5BF7">
        <w:t xml:space="preserve">seen in </w:t>
      </w:r>
      <w:r w:rsidR="003B59AF">
        <w:t>this</w:t>
      </w:r>
      <w:r w:rsidR="003160B6">
        <w:t xml:space="preserve"> patient.</w:t>
      </w:r>
    </w:p>
    <w:p w:rsidR="00620490" w:rsidRDefault="00620490" w:rsidP="00AA387E">
      <w:pPr>
        <w:spacing w:line="480" w:lineRule="auto"/>
      </w:pPr>
    </w:p>
    <w:p w:rsidR="00682FEF" w:rsidRPr="008600D3" w:rsidRDefault="00D54C04" w:rsidP="00AA387E">
      <w:pPr>
        <w:spacing w:line="480" w:lineRule="auto"/>
      </w:pPr>
      <w:r w:rsidRPr="008600D3">
        <w:t>This case highlights that a</w:t>
      </w:r>
      <w:r w:rsidR="0009135C" w:rsidRPr="008600D3">
        <w:t xml:space="preserve">long with access to emerging specialist centres such as the nationally </w:t>
      </w:r>
      <w:r w:rsidRPr="008600D3">
        <w:t>commissioned</w:t>
      </w:r>
      <w:r w:rsidR="0009135C" w:rsidRPr="008600D3">
        <w:t xml:space="preserve"> services for NF1 and NF2 in England, </w:t>
      </w:r>
      <w:r w:rsidR="00BC704A">
        <w:t>genetic</w:t>
      </w:r>
      <w:r w:rsidR="00BC704A" w:rsidRPr="008600D3">
        <w:t xml:space="preserve"> </w:t>
      </w:r>
      <w:r w:rsidR="0009135C" w:rsidRPr="008600D3">
        <w:t>testing will undoubtedly help with the mis-diagnosis of rare diseases</w:t>
      </w:r>
      <w:r w:rsidRPr="008600D3">
        <w:t>. In this case</w:t>
      </w:r>
      <w:r w:rsidR="0009135C" w:rsidRPr="008600D3">
        <w:t xml:space="preserve"> an initial diagnosis of NF1 had been given some years earlier</w:t>
      </w:r>
      <w:r w:rsidRPr="008600D3">
        <w:t xml:space="preserve"> which </w:t>
      </w:r>
      <w:r w:rsidR="0009135C" w:rsidRPr="008600D3">
        <w:t xml:space="preserve">of course </w:t>
      </w:r>
      <w:r w:rsidRPr="008600D3">
        <w:t xml:space="preserve">would have predisposed the patient to a different </w:t>
      </w:r>
      <w:r w:rsidR="0009135C" w:rsidRPr="008600D3">
        <w:t>set of clinical risks.</w:t>
      </w:r>
      <w:r w:rsidRPr="008600D3">
        <w:t xml:space="preserve"> Accurate histological confirmation from tumours is </w:t>
      </w:r>
      <w:r w:rsidR="00D04A5A">
        <w:t>critical</w:t>
      </w:r>
      <w:r w:rsidR="00D04A5A" w:rsidRPr="008600D3">
        <w:t xml:space="preserve"> </w:t>
      </w:r>
      <w:r w:rsidRPr="008600D3">
        <w:t>in achieving correct diagnosis</w:t>
      </w:r>
      <w:r w:rsidR="00197AB7">
        <w:t>, a</w:t>
      </w:r>
      <w:r w:rsidRPr="008600D3">
        <w:t xml:space="preserve">lthough hybrid tumours with histological and immunohistochemical features of both schwannoma and neurofibroma have been </w:t>
      </w:r>
      <w:r w:rsidR="008600D3" w:rsidRPr="008600D3">
        <w:t xml:space="preserve">reported </w:t>
      </w:r>
      <w:r w:rsidR="00D12F11">
        <w:fldChar w:fldCharType="begin">
          <w:fldData xml:space="preserve">PEVuZE5vdGU+PENpdGU+PEF1dGhvcj5NdXJhcmVzY3U8L0F1dGhvcj48WWVhcj4yMDA1PC9ZZWFy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MDItOTwv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</w:fldData>
        </w:fldChar>
      </w:r>
      <w:r w:rsidR="00D12F11">
        <w:instrText xml:space="preserve"> ADDIN EN.CITE </w:instrText>
      </w:r>
      <w:r w:rsidR="00D12F11">
        <w:fldChar w:fldCharType="begin">
          <w:fldData xml:space="preserve">PEVuZE5vdGU+PENpdGU+PEF1dGhvcj5NdXJhcmVzY3U8L0F1dGhvcj48WWVhcj4yMDA1PC9ZZWFy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</w:fldData>
        </w:fldChar>
      </w:r>
      <w:r w:rsidR="00D12F11">
        <w:instrText xml:space="preserve"> ADDIN EN.CITE.DATA </w:instrText>
      </w:r>
      <w:r w:rsidR="00D12F11">
        <w:fldChar w:fldCharType="end"/>
      </w:r>
      <w:r w:rsidR="00D12F11">
        <w:fldChar w:fldCharType="separate"/>
      </w:r>
      <w:r w:rsidR="00D12F11">
        <w:rPr>
          <w:noProof/>
        </w:rPr>
        <w:t>(10-12)</w:t>
      </w:r>
      <w:r w:rsidR="00D12F11">
        <w:fldChar w:fldCharType="end"/>
      </w:r>
      <w:r w:rsidR="005D15FF">
        <w:t xml:space="preserve"> and occur in both NF2 and schwannomatosis</w:t>
      </w:r>
      <w:r w:rsidRPr="008600D3">
        <w:t xml:space="preserve">. </w:t>
      </w:r>
    </w:p>
    <w:p w:rsidR="00AE5D1B" w:rsidRPr="008600D3" w:rsidRDefault="00AE5D1B" w:rsidP="00AA387E">
      <w:pPr>
        <w:spacing w:line="480" w:lineRule="auto"/>
      </w:pPr>
    </w:p>
    <w:p w:rsidR="00432ED4" w:rsidRPr="008600D3" w:rsidRDefault="00D54C04" w:rsidP="00AA387E">
      <w:pPr>
        <w:spacing w:line="480" w:lineRule="auto"/>
      </w:pPr>
      <w:r w:rsidRPr="008600D3">
        <w:t>This case strongly supports the i</w:t>
      </w:r>
      <w:r w:rsidR="00697072" w:rsidRPr="008600D3">
        <w:t xml:space="preserve">mportance of </w:t>
      </w:r>
      <w:r w:rsidRPr="008600D3">
        <w:t xml:space="preserve">specialist centres that provide </w:t>
      </w:r>
      <w:r w:rsidR="00432ED4" w:rsidRPr="008600D3">
        <w:t xml:space="preserve">expert </w:t>
      </w:r>
      <w:r w:rsidR="00697072" w:rsidRPr="008600D3">
        <w:t>holistic multidisciplinary</w:t>
      </w:r>
      <w:r w:rsidR="00432ED4" w:rsidRPr="008600D3">
        <w:t xml:space="preserve"> </w:t>
      </w:r>
      <w:r w:rsidR="00697072" w:rsidRPr="008600D3">
        <w:t>care for complex and rare cases</w:t>
      </w:r>
      <w:r w:rsidRPr="008600D3">
        <w:t xml:space="preserve">. There were </w:t>
      </w:r>
      <w:r w:rsidR="00697072" w:rsidRPr="008600D3">
        <w:t xml:space="preserve">9 </w:t>
      </w:r>
      <w:r w:rsidR="00432ED4" w:rsidRPr="008600D3">
        <w:t xml:space="preserve">different </w:t>
      </w:r>
      <w:r w:rsidR="00697072" w:rsidRPr="008600D3">
        <w:t>disciplines involved in th</w:t>
      </w:r>
      <w:r w:rsidR="00432ED4" w:rsidRPr="008600D3">
        <w:t xml:space="preserve">e careful planning of the most effective </w:t>
      </w:r>
      <w:r w:rsidR="00697072" w:rsidRPr="008600D3">
        <w:t>pathway</w:t>
      </w:r>
      <w:r w:rsidR="00432ED4" w:rsidRPr="008600D3">
        <w:t xml:space="preserve"> for this patient. Had this not been available there could potentially </w:t>
      </w:r>
      <w:r w:rsidR="00685C11">
        <w:t xml:space="preserve">have </w:t>
      </w:r>
      <w:r w:rsidR="00432ED4" w:rsidRPr="008600D3">
        <w:t xml:space="preserve">been a poorer outcome for this patient. </w:t>
      </w:r>
    </w:p>
    <w:p w:rsidR="00432ED4" w:rsidRPr="008600D3" w:rsidRDefault="00432ED4" w:rsidP="00AA387E">
      <w:pPr>
        <w:spacing w:line="480" w:lineRule="auto"/>
      </w:pPr>
    </w:p>
    <w:p w:rsidR="00697072" w:rsidRPr="008600D3" w:rsidRDefault="00432ED4" w:rsidP="00AA387E">
      <w:pPr>
        <w:spacing w:line="480" w:lineRule="auto"/>
      </w:pPr>
      <w:r w:rsidRPr="008600D3">
        <w:t>Malignancy is thought to occur rarely in schwannomatosis and has only become recognised more recently</w:t>
      </w:r>
      <w:r w:rsidR="00A15D5A">
        <w:t xml:space="preserve"> </w:t>
      </w:r>
      <w:r w:rsidR="00D12F11">
        <w:fldChar w:fldCharType="begin">
          <w:fldData xml:space="preserve">PEVuZE5vdGU+PENpdGU+PEF1dGhvcj5Hb256YWx2bzwvQXV0aG9yPjxZZWFyPjIwMTE8L1llYXI+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U0LTYwPC9wYWdlcz48dm9sdW1lPjM2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</w:fldData>
        </w:fldChar>
      </w:r>
      <w:r w:rsidR="00D12F11">
        <w:instrText xml:space="preserve"> ADDIN EN.CITE </w:instrText>
      </w:r>
      <w:r w:rsidR="00D12F11">
        <w:fldChar w:fldCharType="begin">
          <w:fldData xml:space="preserve">PEVuZE5vdGU+PENpdGU+PEF1dGhvcj5Hb256YWx2bzwvQXV0aG9yPjxZZWFyPjIwMTE8L1llYXI+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</w:fldData>
        </w:fldChar>
      </w:r>
      <w:r w:rsidR="00D12F11">
        <w:instrText xml:space="preserve"> ADDIN EN.CITE.DATA </w:instrText>
      </w:r>
      <w:r w:rsidR="00D12F11">
        <w:fldChar w:fldCharType="end"/>
      </w:r>
      <w:r w:rsidR="00D12F11">
        <w:fldChar w:fldCharType="separate"/>
      </w:r>
      <w:r w:rsidR="00D12F11">
        <w:rPr>
          <w:noProof/>
        </w:rPr>
        <w:t>(7, 13-15)</w:t>
      </w:r>
      <w:r w:rsidR="00D12F11">
        <w:fldChar w:fldCharType="end"/>
      </w:r>
      <w:r w:rsidR="008600D3" w:rsidRPr="008600D3">
        <w:t xml:space="preserve">. </w:t>
      </w:r>
      <w:r w:rsidR="00E26737">
        <w:t xml:space="preserve">Whilst rhabdoid syndrome is associated with a highly malignant childhood tumour no clear adult pattern of malignancy has been established in the few survivors. Equally only a few hundred </w:t>
      </w:r>
      <w:r w:rsidR="00E26737" w:rsidRPr="00A15D5A">
        <w:rPr>
          <w:i/>
        </w:rPr>
        <w:t>SMARCB1</w:t>
      </w:r>
      <w:r w:rsidR="00E26737">
        <w:t xml:space="preserve"> related schwannomatosis cases have been identified with an already established risk of </w:t>
      </w:r>
      <w:r w:rsidR="00E26737">
        <w:lastRenderedPageBreak/>
        <w:t>MPNST</w:t>
      </w:r>
      <w:r w:rsidR="00B94886">
        <w:t xml:space="preserve"> </w:t>
      </w:r>
      <w:r w:rsidR="00D12F11">
        <w:fldChar w:fldCharType="begin"/>
      </w:r>
      <w:r w:rsidR="00D12F11">
        <w:instrText xml:space="preserve"> ADDIN EN.CITE &lt;EndNote&gt;&lt;Cite&gt;&lt;Author&gt;Evans&lt;/Author&gt;&lt;Year&gt;2012&lt;/Year&gt;&lt;RecNum&gt;3&lt;/RecNum&gt;&lt;DisplayText&gt;(14)&lt;/DisplayText&gt;&lt;record&gt;&lt;rec-number&gt;3&lt;/rec-number&gt;&lt;foreign-keys&gt;&lt;key app="EN" db-id="rtwrr2xxyz25rqeswswx2rris9w5x0rszdss" timestamp="1456741396"&gt;3&lt;/key&gt;&lt;/foreign-keys&gt;&lt;ref-type name="Journal Article"&gt;17&lt;/ref-type&gt;&lt;contributors&gt;&lt;authors&gt;&lt;author&gt;Evans, D. G.&lt;/author&gt;&lt;author&gt;Huson, S. M.&lt;/author&gt;&lt;author&gt;Birch, J. M.&lt;/author&gt;&lt;/authors&gt;&lt;/contributors&gt;&lt;auth-address&gt;Genetic Medicine, The University of Manchester, Manchester Academic Health Science Centre, Central Manchester Foundation Trust, St, Mary&amp;apos;s Hospital, Oxford Road, Manchester, M13 9WL, UK. gareth.evans@cmft.nhs.uk.&lt;/auth-address&gt;&lt;titles&gt;&lt;title&gt;Malignant peripheral nerve sheath tumours in inherited disease&lt;/title&gt;&lt;secondary-title&gt;Clin Sarcoma Res&lt;/secondary-title&gt;&lt;alt-title&gt;Clinical sarcoma research&lt;/alt-title&gt;&lt;/titles&gt;&lt;periodical&gt;&lt;full-title&gt;Clin Sarcoma Res&lt;/full-title&gt;&lt;abbr-1&gt;Clinical sarcoma research&lt;/abbr-1&gt;&lt;/periodical&gt;&lt;alt-periodical&gt;&lt;full-title&gt;Clin Sarcoma Res&lt;/full-title&gt;&lt;abbr-1&gt;Clinical sarcoma research&lt;/abbr-1&gt;&lt;/alt-periodical&gt;&lt;pages&gt;17&lt;/pages&gt;&lt;volume&gt;2&lt;/volume&gt;&lt;number&gt;1&lt;/number&gt;&lt;edition&gt;2012/10/06&lt;/edition&gt;&lt;dates&gt;&lt;year&gt;2012&lt;/year&gt;&lt;/dates&gt;&lt;isbn&gt;2045-3329&lt;/isbn&gt;&lt;accession-num&gt;23036231&lt;/accession-num&gt;&lt;urls&gt;&lt;/urls&gt;&lt;custom2&gt;Pmc3499223&lt;/custom2&gt;&lt;electronic-resource-num&gt;10.1186/2045-3329-2-17&lt;/electronic-resource-num&gt;&lt;remote-database-provider&gt;NLM&lt;/remote-database-provider&gt;&lt;language&gt;eng&lt;/language&gt;&lt;/record&gt;&lt;/Cite&gt;&lt;/EndNote&gt;</w:instrText>
      </w:r>
      <w:r w:rsidR="00D12F11">
        <w:fldChar w:fldCharType="separate"/>
      </w:r>
      <w:r w:rsidR="00D12F11">
        <w:rPr>
          <w:noProof/>
        </w:rPr>
        <w:t>(14)</w:t>
      </w:r>
      <w:r w:rsidR="00D12F11">
        <w:fldChar w:fldCharType="end"/>
      </w:r>
      <w:r w:rsidR="00A15D5A">
        <w:t>.</w:t>
      </w:r>
      <w:r w:rsidR="002A216B">
        <w:t xml:space="preserve"> </w:t>
      </w:r>
      <w:r w:rsidR="008600D3" w:rsidRPr="008600D3">
        <w:t>This case not only highlights this consideration</w:t>
      </w:r>
      <w:r w:rsidR="00CC2DC5">
        <w:t>,</w:t>
      </w:r>
      <w:r w:rsidR="008600D3" w:rsidRPr="008600D3">
        <w:t xml:space="preserve"> but raises the possibility of perhaps </w:t>
      </w:r>
      <w:r w:rsidR="002A216B">
        <w:t>a more extended malignancy</w:t>
      </w:r>
      <w:r w:rsidR="002A216B" w:rsidRPr="008600D3">
        <w:t xml:space="preserve"> </w:t>
      </w:r>
      <w:r w:rsidR="00697072" w:rsidRPr="008600D3">
        <w:t xml:space="preserve">phenotype associated with a </w:t>
      </w:r>
      <w:r w:rsidR="00697072" w:rsidRPr="00A15D5A">
        <w:rPr>
          <w:i/>
        </w:rPr>
        <w:t xml:space="preserve">SMARCB1 </w:t>
      </w:r>
      <w:r w:rsidR="00BC704A">
        <w:t>pathogenic variant</w:t>
      </w:r>
      <w:r w:rsidR="008600D3" w:rsidRPr="008600D3">
        <w:t xml:space="preserve">. </w:t>
      </w:r>
      <w:r w:rsidR="00BC704A">
        <w:t>Finally, this</w:t>
      </w:r>
      <w:r w:rsidR="00BC704A" w:rsidRPr="00BC704A">
        <w:t xml:space="preserve"> highlights the importance of holistic, specialist and multidisciplinary care</w:t>
      </w:r>
      <w:r w:rsidR="00BC704A">
        <w:t xml:space="preserve"> in the assessment of tumour predisposition syndromes</w:t>
      </w:r>
      <w:r w:rsidR="00BC704A" w:rsidRPr="00BC704A">
        <w:t>.</w:t>
      </w:r>
      <w:r w:rsidR="00697072" w:rsidRPr="008600D3">
        <w:t xml:space="preserve">   </w:t>
      </w:r>
    </w:p>
    <w:p w:rsidR="00697072" w:rsidRPr="008600D3" w:rsidRDefault="00697072" w:rsidP="00AA387E">
      <w:pPr>
        <w:spacing w:line="480" w:lineRule="auto"/>
      </w:pPr>
    </w:p>
    <w:p w:rsidR="00626F67" w:rsidRDefault="00626F67" w:rsidP="00AA387E">
      <w:pPr>
        <w:spacing w:line="480" w:lineRule="auto"/>
        <w:rPr>
          <w:b/>
        </w:rPr>
      </w:pPr>
      <w:r>
        <w:rPr>
          <w:b/>
        </w:rPr>
        <w:t>Acknowledgements</w:t>
      </w:r>
    </w:p>
    <w:p w:rsidR="00D12F11" w:rsidRDefault="00626F67" w:rsidP="00AA387E">
      <w:pPr>
        <w:spacing w:line="480" w:lineRule="auto"/>
        <w:rPr>
          <w:b/>
        </w:rPr>
      </w:pPr>
      <w:r w:rsidRPr="00197AB7">
        <w:t>We would like to thank the highly specialised complex NF1 service for their support. Prof Evans and Dr Smith are supported by the Manchester NIHR Biomedical Research Centre (IS-BRC-1215-20007).</w:t>
      </w:r>
      <w:r w:rsidR="00E13701">
        <w:rPr>
          <w:b/>
        </w:rPr>
        <w:br w:type="page"/>
      </w:r>
      <w:r w:rsidR="00E13701">
        <w:rPr>
          <w:b/>
        </w:rPr>
        <w:lastRenderedPageBreak/>
        <w:t>References</w:t>
      </w:r>
    </w:p>
    <w:p w:rsidR="00D12F11" w:rsidRPr="00D12F11" w:rsidRDefault="00D12F11" w:rsidP="00AA387E">
      <w:pPr>
        <w:pStyle w:val="EndNoteBibliography"/>
        <w:spacing w:line="480" w:lineRule="auto"/>
      </w:pPr>
      <w:r>
        <w:rPr>
          <w:b/>
        </w:rPr>
        <w:fldChar w:fldCharType="begin"/>
      </w:r>
      <w:r>
        <w:rPr>
          <w:b/>
        </w:rPr>
        <w:instrText xml:space="preserve"> ADDIN EN.REFLIST </w:instrText>
      </w:r>
      <w:r>
        <w:rPr>
          <w:b/>
        </w:rPr>
        <w:fldChar w:fldCharType="separate"/>
      </w:r>
      <w:r w:rsidRPr="00D12F11">
        <w:t>1.</w:t>
      </w:r>
      <w:r w:rsidRPr="00D12F11">
        <w:tab/>
        <w:t>MacCollin M, Chiocca EA, Evans DG, Friedman JM, Horvitz R, Jaramillo D, et al. Diagnostic criteria for schwannomatosis. Neurology. 2005;64(11):1838-45.</w:t>
      </w:r>
    </w:p>
    <w:p w:rsidR="00D12F11" w:rsidRPr="00D12F11" w:rsidRDefault="00D12F11" w:rsidP="00AA387E">
      <w:pPr>
        <w:pStyle w:val="EndNoteBibliography"/>
        <w:spacing w:line="480" w:lineRule="auto"/>
      </w:pPr>
      <w:r w:rsidRPr="00D12F11">
        <w:t>2.</w:t>
      </w:r>
      <w:r w:rsidRPr="00D12F11">
        <w:tab/>
        <w:t>Hulsebos TJ, Plomp AS, Wolterman RA, Robanus-Maandag EC, Baas F, Wesseling P. Germline mutation of INI1/SMARCB1 in familial schwannomatosis. American journal of human genetics. 2007;80(4):805-10.</w:t>
      </w:r>
    </w:p>
    <w:p w:rsidR="00D12F11" w:rsidRPr="00D12F11" w:rsidRDefault="00D12F11" w:rsidP="00AA387E">
      <w:pPr>
        <w:pStyle w:val="EndNoteBibliography"/>
        <w:spacing w:line="480" w:lineRule="auto"/>
      </w:pPr>
      <w:r w:rsidRPr="00D12F11">
        <w:t>3.</w:t>
      </w:r>
      <w:r w:rsidRPr="00D12F11">
        <w:tab/>
        <w:t>Smith MJ, Walker JA, Shen Y, Stemmer-Rachamimov A, Gusella JF, Plotkin SR. Expression of SMARCB1 (INI1) mutations in familial schwannomatosis. Human molecular genetics. 2012;21(24):5239-45.</w:t>
      </w:r>
    </w:p>
    <w:p w:rsidR="00D12F11" w:rsidRPr="00D12F11" w:rsidRDefault="00D12F11" w:rsidP="00AA387E">
      <w:pPr>
        <w:pStyle w:val="EndNoteBibliography"/>
        <w:spacing w:line="480" w:lineRule="auto"/>
      </w:pPr>
      <w:r w:rsidRPr="00D12F11">
        <w:t>4.</w:t>
      </w:r>
      <w:r w:rsidRPr="00D12F11">
        <w:tab/>
        <w:t>Smith MJ, Isidor B, Beetz C, Williams SG, Bhaskar SS, Richer W, et al. Mutations in LZTR1 add to the complex heterogeneity of schwannomatosis. Neurology. 2015;84(2):141-7.</w:t>
      </w:r>
    </w:p>
    <w:p w:rsidR="00D12F11" w:rsidRPr="00D12F11" w:rsidRDefault="00D12F11" w:rsidP="00AA387E">
      <w:pPr>
        <w:pStyle w:val="EndNoteBibliography"/>
        <w:spacing w:line="480" w:lineRule="auto"/>
      </w:pPr>
      <w:r w:rsidRPr="00D12F11">
        <w:t>5.</w:t>
      </w:r>
      <w:r w:rsidRPr="00D12F11">
        <w:tab/>
        <w:t>Swensen JJ, Keyser J, Coffin CM, Biegel JA, Viskochil DH, Williams MS. Familial occurrence of schwannomas and malignant rhabdoid tumour associated with a duplication in SMARCB1. Journal of medical genetics. 2009;46(1):68-72.</w:t>
      </w:r>
    </w:p>
    <w:p w:rsidR="00D12F11" w:rsidRPr="00D12F11" w:rsidRDefault="00D12F11" w:rsidP="00AA387E">
      <w:pPr>
        <w:pStyle w:val="EndNoteBibliography"/>
        <w:spacing w:line="480" w:lineRule="auto"/>
      </w:pPr>
      <w:r w:rsidRPr="00D12F11">
        <w:t>6.</w:t>
      </w:r>
      <w:r w:rsidRPr="00D12F11">
        <w:tab/>
        <w:t>Eaton KW, Tooke LS, Wainwright LM, Judkins AR, Biegel JA. Spectrum of SMARCB1/INI1 mutations in familial and sporadic rhabdoid tumors. Pediatric blood &amp; cancer. 2011;56(1):7-15.</w:t>
      </w:r>
    </w:p>
    <w:p w:rsidR="00D12F11" w:rsidRPr="00D12F11" w:rsidRDefault="00D12F11" w:rsidP="00AA387E">
      <w:pPr>
        <w:pStyle w:val="EndNoteBibliography"/>
        <w:spacing w:line="480" w:lineRule="auto"/>
      </w:pPr>
      <w:r w:rsidRPr="00D12F11">
        <w:t>7.</w:t>
      </w:r>
      <w:r w:rsidRPr="00D12F11">
        <w:tab/>
        <w:t>Carter JM, O'Hara C, Dundas G, Gilchrist D, Collins MS, Eaton K, et al. Epithelioid malignant peripheral nerve sheath tumor arising in a schwannoma, in a patient with "neuroblastoma-like" schwannomatosis and a novel germline SMARCB1 mutation. The American journal of surgical pathology. 2012;36(1):154-60.</w:t>
      </w:r>
    </w:p>
    <w:p w:rsidR="00D12F11" w:rsidRPr="00D12F11" w:rsidRDefault="00D12F11" w:rsidP="00AA387E">
      <w:pPr>
        <w:pStyle w:val="EndNoteBibliography"/>
        <w:spacing w:line="480" w:lineRule="auto"/>
      </w:pPr>
      <w:r w:rsidRPr="00D12F11">
        <w:t>8.</w:t>
      </w:r>
      <w:r w:rsidRPr="00D12F11">
        <w:tab/>
        <w:t>Hulsebos TJ, Kenter S, Siebers-Renelt U, Hans V, Wesseling P, Flucke U. SMARCB1 involvement in the development of leiomyoma in a patient with schwannomatosis. The American journal of surgical pathology. 2014;38(3):421-5.</w:t>
      </w:r>
    </w:p>
    <w:p w:rsidR="00D12F11" w:rsidRPr="00D12F11" w:rsidRDefault="00D12F11" w:rsidP="00AA387E">
      <w:pPr>
        <w:pStyle w:val="EndNoteBibliography"/>
        <w:spacing w:line="480" w:lineRule="auto"/>
      </w:pPr>
      <w:r w:rsidRPr="00D12F11">
        <w:lastRenderedPageBreak/>
        <w:t>9.</w:t>
      </w:r>
      <w:r w:rsidRPr="00D12F11">
        <w:tab/>
        <w:t>Hulsebos TJ, Kenter S, Verhagen WI, Baas F, Flucke U, Wesseling P. Premature termination of SMARCB1 translation may be followed by reinitiation in schwannomatosis-associated schwannomas, but results in absence of SMARCB1 expression in rhabdoid tumors. Acta neuropathologica. 2014;128(3):439-48.</w:t>
      </w:r>
    </w:p>
    <w:p w:rsidR="00D12F11" w:rsidRPr="00D12F11" w:rsidRDefault="00D12F11" w:rsidP="00AA387E">
      <w:pPr>
        <w:pStyle w:val="EndNoteBibliography"/>
        <w:spacing w:line="480" w:lineRule="auto"/>
      </w:pPr>
      <w:r w:rsidRPr="00D12F11">
        <w:t>10.</w:t>
      </w:r>
      <w:r w:rsidRPr="00D12F11">
        <w:tab/>
        <w:t>Murarescu ED, Ivan L, Mihailovici MS. Neurofibroma, schwannoma or a hybrid tumor of the peripheral nerve sheath? Romanian journal of morphology and embryology = Revue roumaine de morphologie et embryologie. 2005;46(2):113-6.</w:t>
      </w:r>
    </w:p>
    <w:p w:rsidR="00D12F11" w:rsidRPr="00D12F11" w:rsidRDefault="00D12F11" w:rsidP="00AA387E">
      <w:pPr>
        <w:pStyle w:val="EndNoteBibliography"/>
        <w:spacing w:line="480" w:lineRule="auto"/>
      </w:pPr>
      <w:r w:rsidRPr="00D12F11">
        <w:t>11.</w:t>
      </w:r>
      <w:r w:rsidRPr="00D12F11">
        <w:tab/>
        <w:t>Feany MB, Anthony DC, Fletcher CD. Nerve sheath tumours with hybrid features of neurofibroma and schwannoma: a conceptual challenge. Histopathology. 1998;32(5):405-10.</w:t>
      </w:r>
    </w:p>
    <w:p w:rsidR="00D12F11" w:rsidRPr="00D12F11" w:rsidRDefault="00D12F11" w:rsidP="00AA387E">
      <w:pPr>
        <w:pStyle w:val="EndNoteBibliography"/>
        <w:spacing w:line="480" w:lineRule="auto"/>
      </w:pPr>
      <w:r w:rsidRPr="00D12F11">
        <w:t>12.</w:t>
      </w:r>
      <w:r w:rsidRPr="00D12F11">
        <w:tab/>
        <w:t>Harder A, Wesemann M, Hagel C, Schittenhelm J, Fischer S, Tatagiba M, et al. Hybrid neurofibroma/schwannoma is overrepresented among schwannomatosis and neurofibromatosis patients. The American journal of surgical pathology. 2012;36(5):702-9.</w:t>
      </w:r>
    </w:p>
    <w:p w:rsidR="00D12F11" w:rsidRPr="00D12F11" w:rsidRDefault="00D12F11" w:rsidP="00AA387E">
      <w:pPr>
        <w:pStyle w:val="EndNoteBibliography"/>
        <w:spacing w:line="480" w:lineRule="auto"/>
      </w:pPr>
      <w:r w:rsidRPr="00D12F11">
        <w:t>13.</w:t>
      </w:r>
      <w:r w:rsidRPr="00D12F11">
        <w:tab/>
        <w:t>Gonzalvo A, Fowler A, Cook RJ, Little NS, Wheeler H, McDonald KL, et al. Schwannomatosis, sporadic schwannomatosis, and familial schwannomatosis: a surgical series with long-term follow-up. Clinical article. Journal of neurosurgery. 2011;114(3):756-62.</w:t>
      </w:r>
    </w:p>
    <w:p w:rsidR="00D12F11" w:rsidRPr="00D12F11" w:rsidRDefault="00D12F11" w:rsidP="00AA387E">
      <w:pPr>
        <w:pStyle w:val="EndNoteBibliography"/>
        <w:spacing w:line="480" w:lineRule="auto"/>
      </w:pPr>
      <w:r w:rsidRPr="00D12F11">
        <w:t>14.</w:t>
      </w:r>
      <w:r w:rsidRPr="00D12F11">
        <w:tab/>
        <w:t>Evans DG, Huson SM, Birch JM. Malignant peripheral nerve sheath tumours in inherited disease. Clinical sarcoma research. 2012;2(1):17.</w:t>
      </w:r>
    </w:p>
    <w:p w:rsidR="00D12F11" w:rsidRPr="00D12F11" w:rsidRDefault="00D12F11" w:rsidP="00AA387E">
      <w:pPr>
        <w:pStyle w:val="EndNoteBibliography"/>
        <w:spacing w:line="480" w:lineRule="auto"/>
      </w:pPr>
      <w:r w:rsidRPr="00D12F11">
        <w:t>15.</w:t>
      </w:r>
      <w:r w:rsidRPr="00D12F11">
        <w:tab/>
        <w:t>Paganini I, Sestini R, Cacciatore M, Capone GL, Candita L, Paolello C, et al. Broadening the spectrum of SMARCB1-associated malignant tumors: a case of uterine leiomyosarcoma in a patient with schwannomatosis. Human pathology. 2015;46(8):1226-31.</w:t>
      </w:r>
    </w:p>
    <w:p w:rsidR="00B459B8" w:rsidRDefault="00D12F11" w:rsidP="00AA387E">
      <w:pPr>
        <w:spacing w:line="480" w:lineRule="auto"/>
        <w:rPr>
          <w:b/>
        </w:rPr>
      </w:pPr>
      <w:r>
        <w:rPr>
          <w:b/>
        </w:rPr>
        <w:fldChar w:fldCharType="end"/>
      </w:r>
    </w:p>
    <w:p w:rsidR="009C0529" w:rsidRDefault="009C0529" w:rsidP="009C0529">
      <w:pPr>
        <w:spacing w:line="480" w:lineRule="auto"/>
      </w:pPr>
      <w:r>
        <w:rPr>
          <w:b/>
        </w:rPr>
        <w:lastRenderedPageBreak/>
        <w:t xml:space="preserve">Figure 1. </w:t>
      </w:r>
      <w:r>
        <w:t>The upper arrow indicates a 14cm solid heterogeneous enhancing tumour in the left retro peritoneum lying anterior to and compressing the lower pole of the left kidney, but with no extension into the spinal canal. PET showed intermediate intensity (SUV max 2.9). CT guided biopsy histology indicated features suggestive of peripheral nerve sheath tumour consistent with a neurofibroma and with no evidence of malignancy. The lower arrow indicates a large pelvic mass extending up to the aortic bifurcation with no activity on PET. CT guided biopsy histology indicated a benign uterine leiomyoma with areas of adenomyosis.</w:t>
      </w:r>
    </w:p>
    <w:p w:rsidR="009C0529" w:rsidRDefault="009C0529" w:rsidP="009C0529">
      <w:pPr>
        <w:spacing w:line="480" w:lineRule="auto"/>
      </w:pPr>
      <w:r>
        <w:t>Mesenteric adenopathy PET showed high intensity (SUV max 10.30). CT guided biopsy histology indicated (WHO) grade 2 follicular lymphoma.</w:t>
      </w:r>
    </w:p>
    <w:p w:rsidR="009C0529" w:rsidRDefault="009C0529" w:rsidP="009C0529">
      <w:pPr>
        <w:spacing w:line="480" w:lineRule="auto"/>
      </w:pPr>
    </w:p>
    <w:p w:rsidR="009C0529" w:rsidRDefault="009C0529" w:rsidP="009C0529">
      <w:pPr>
        <w:spacing w:line="480" w:lineRule="auto"/>
      </w:pPr>
      <w:r>
        <w:rPr>
          <w:b/>
        </w:rPr>
        <w:t>Figure 2:</w:t>
      </w:r>
      <w:r>
        <w:t xml:space="preserve"> The arrow indicates a 6cm paravertebral tumour of the right lung apex, with intermediate PET-SUV intensity (max 4.3), which extends through the superior mediastinum, abutting the right side of the trachea, probably arising from sympathetic chain and showing no significant displacement.</w:t>
      </w:r>
    </w:p>
    <w:p w:rsidR="00E13701" w:rsidRPr="008F35BC" w:rsidRDefault="00E13701" w:rsidP="00AA387E">
      <w:pPr>
        <w:spacing w:line="480" w:lineRule="auto"/>
        <w:rPr>
          <w:b/>
        </w:rPr>
      </w:pPr>
    </w:p>
    <w:p w:rsidR="00E13701" w:rsidRDefault="00E13701" w:rsidP="00AA387E">
      <w:pPr>
        <w:spacing w:line="480" w:lineRule="auto"/>
      </w:pPr>
      <w:r w:rsidRPr="008F35BC">
        <w:rPr>
          <w:b/>
        </w:rPr>
        <w:t>Figure 3:</w:t>
      </w:r>
      <w:r w:rsidRPr="008F35BC">
        <w:t xml:space="preserve"> MPNST</w:t>
      </w:r>
      <w:r w:rsidR="009C0529">
        <w:t xml:space="preserve"> </w:t>
      </w:r>
      <w:r w:rsidRPr="008F35BC">
        <w:t>(upper part of the image) arising on a back of a benign peripheral nerve sheath tumour/s</w:t>
      </w:r>
      <w:r w:rsidR="008F35BC">
        <w:t>c</w:t>
      </w:r>
      <w:r w:rsidRPr="008F35BC">
        <w:t>hwannoma</w:t>
      </w:r>
      <w:r w:rsidR="00197AB7">
        <w:t xml:space="preserve"> </w:t>
      </w:r>
      <w:r w:rsidRPr="008F35BC">
        <w:t>(lower half of image)</w:t>
      </w:r>
    </w:p>
    <w:p w:rsidR="009C0529" w:rsidRDefault="009C0529" w:rsidP="00AA387E">
      <w:pPr>
        <w:spacing w:line="480" w:lineRule="auto"/>
      </w:pPr>
    </w:p>
    <w:p w:rsidR="008F35BC" w:rsidRDefault="008F35BC" w:rsidP="00AA387E">
      <w:pPr>
        <w:spacing w:line="480" w:lineRule="auto"/>
      </w:pPr>
      <w:r w:rsidRPr="008F35BC">
        <w:rPr>
          <w:b/>
        </w:rPr>
        <w:t>Figure 4</w:t>
      </w:r>
      <w:r>
        <w:t xml:space="preserve">: </w:t>
      </w:r>
      <w:r w:rsidRPr="008F35BC">
        <w:t>a.</w:t>
      </w:r>
      <w:r>
        <w:t xml:space="preserve"> </w:t>
      </w:r>
      <w:r w:rsidRPr="008F35BC">
        <w:t>MPNST with extensive tumour necrosis</w:t>
      </w:r>
      <w:r>
        <w:t xml:space="preserve"> </w:t>
      </w:r>
      <w:r w:rsidRPr="008F35BC">
        <w:t>(right side of image)</w:t>
      </w:r>
      <w:r>
        <w:t xml:space="preserve">; </w:t>
      </w:r>
      <w:r w:rsidRPr="008F35BC">
        <w:t>b.</w:t>
      </w:r>
      <w:r>
        <w:t xml:space="preserve"> </w:t>
      </w:r>
      <w:r w:rsidRPr="008F35BC">
        <w:t>The tumour has brisk mitotic activity, with some atypical mitotic figures</w:t>
      </w:r>
    </w:p>
    <w:p w:rsidR="008F35BC" w:rsidRPr="008F35BC" w:rsidRDefault="008F35BC" w:rsidP="00AA387E">
      <w:pPr>
        <w:spacing w:line="480" w:lineRule="auto"/>
      </w:pPr>
      <w:r>
        <w:tab/>
      </w:r>
      <w:r>
        <w:tab/>
      </w:r>
      <w:r>
        <w:tab/>
      </w:r>
      <w:r>
        <w:tab/>
      </w:r>
      <w:r>
        <w:tab/>
      </w:r>
    </w:p>
    <w:p w:rsidR="008F35BC" w:rsidRDefault="008F35BC" w:rsidP="00AA387E">
      <w:pPr>
        <w:spacing w:line="480" w:lineRule="auto"/>
      </w:pPr>
    </w:p>
    <w:p w:rsidR="008F35BC" w:rsidRDefault="008F35BC" w:rsidP="00AA387E">
      <w:pPr>
        <w:spacing w:line="480" w:lineRule="auto"/>
        <w:rPr>
          <w:b/>
        </w:rPr>
      </w:pPr>
    </w:p>
    <w:sectPr w:rsidR="008F35BC">
      <w:footerReference w:type="default" r:id="rId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493" w:rsidRDefault="00E56493" w:rsidP="00EC63B0">
      <w:r>
        <w:separator/>
      </w:r>
    </w:p>
  </w:endnote>
  <w:endnote w:type="continuationSeparator" w:id="0">
    <w:p w:rsidR="00E56493" w:rsidRDefault="00E56493" w:rsidP="00EC6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Times New Roman"/>
    <w:charset w:val="00"/>
    <w:family w:val="auto"/>
    <w:pitch w:val="variable"/>
    <w:sig w:usb0="00000000" w:usb1="00000000" w:usb2="00000000" w:usb3="00000000" w:csb0="000001FB"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387E" w:rsidRDefault="00AA387E">
    <w:pPr>
      <w:pStyle w:val="Footer"/>
      <w:jc w:val="center"/>
    </w:pPr>
    <w:r>
      <w:fldChar w:fldCharType="begin"/>
    </w:r>
    <w:r>
      <w:instrText xml:space="preserve"> PAGE   \* MERGEFORMAT </w:instrText>
    </w:r>
    <w:r>
      <w:fldChar w:fldCharType="separate"/>
    </w:r>
    <w:r w:rsidR="00C30836">
      <w:rPr>
        <w:noProof/>
      </w:rPr>
      <w:t>1</w:t>
    </w:r>
    <w:r>
      <w:rPr>
        <w:noProof/>
      </w:rPr>
      <w:fldChar w:fldCharType="end"/>
    </w:r>
  </w:p>
  <w:p w:rsidR="00AA387E" w:rsidRDefault="00AA38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493" w:rsidRDefault="00E56493" w:rsidP="00EC63B0">
      <w:r>
        <w:separator/>
      </w:r>
    </w:p>
  </w:footnote>
  <w:footnote w:type="continuationSeparator" w:id="0">
    <w:p w:rsidR="00E56493" w:rsidRDefault="00E56493" w:rsidP="00EC63B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A48C8"/>
    <w:multiLevelType w:val="hybridMultilevel"/>
    <w:tmpl w:val="837A5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6C432D"/>
    <w:multiLevelType w:val="hybridMultilevel"/>
    <w:tmpl w:val="554C94AE"/>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
    <w:nsid w:val="210A3E04"/>
    <w:multiLevelType w:val="hybridMultilevel"/>
    <w:tmpl w:val="AD36693C"/>
    <w:lvl w:ilvl="0" w:tplc="5B18290E">
      <w:start w:val="1"/>
      <w:numFmt w:val="decimal"/>
      <w:lvlText w:val="%1."/>
      <w:lvlJc w:val="left"/>
      <w:pPr>
        <w:ind w:left="1004"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8887295"/>
    <w:multiLevelType w:val="hybridMultilevel"/>
    <w:tmpl w:val="2560323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nsid w:val="3C3341DE"/>
    <w:multiLevelType w:val="hybridMultilevel"/>
    <w:tmpl w:val="2102B6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AFF59D6"/>
    <w:multiLevelType w:val="hybridMultilevel"/>
    <w:tmpl w:val="9488B0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1A870EB"/>
    <w:multiLevelType w:val="hybridMultilevel"/>
    <w:tmpl w:val="F86AB8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nsid w:val="53453819"/>
    <w:multiLevelType w:val="hybridMultilevel"/>
    <w:tmpl w:val="5E6CEB6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B601810"/>
    <w:multiLevelType w:val="hybridMultilevel"/>
    <w:tmpl w:val="23B2D5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88604F7"/>
    <w:multiLevelType w:val="hybridMultilevel"/>
    <w:tmpl w:val="47E212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9"/>
  </w:num>
  <w:num w:numId="5">
    <w:abstractNumId w:val="0"/>
  </w:num>
  <w:num w:numId="6">
    <w:abstractNumId w:val="4"/>
  </w:num>
  <w:num w:numId="7">
    <w:abstractNumId w:val="8"/>
  </w:num>
  <w:num w:numId="8">
    <w:abstractNumId w:val="5"/>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wrr2xxyz25rqeswswx2rris9w5x0rszdss&quot;&gt;My EndNote Library&lt;record-ids&gt;&lt;item&gt;1&lt;/item&gt;&lt;item&gt;2&lt;/item&gt;&lt;item&gt;3&lt;/item&gt;&lt;item&gt;5&lt;/item&gt;&lt;item&gt;6&lt;/item&gt;&lt;item&gt;7&lt;/item&gt;&lt;item&gt;8&lt;/item&gt;&lt;item&gt;9&lt;/item&gt;&lt;item&gt;11&lt;/item&gt;&lt;item&gt;12&lt;/item&gt;&lt;item&gt;13&lt;/item&gt;&lt;item&gt;14&lt;/item&gt;&lt;item&gt;17&lt;/item&gt;&lt;item&gt;18&lt;/item&gt;&lt;item&gt;21&lt;/item&gt;&lt;item&gt;25&lt;/item&gt;&lt;/record-ids&gt;&lt;/item&gt;&lt;/Libraries&gt;"/>
  </w:docVars>
  <w:rsids>
    <w:rsidRoot w:val="00C5451D"/>
    <w:rsid w:val="0000437A"/>
    <w:rsid w:val="000568F5"/>
    <w:rsid w:val="00057C80"/>
    <w:rsid w:val="000855D2"/>
    <w:rsid w:val="000856EF"/>
    <w:rsid w:val="0009135C"/>
    <w:rsid w:val="000D48CD"/>
    <w:rsid w:val="00102F38"/>
    <w:rsid w:val="00122599"/>
    <w:rsid w:val="00145827"/>
    <w:rsid w:val="00150C94"/>
    <w:rsid w:val="001577F6"/>
    <w:rsid w:val="00180F75"/>
    <w:rsid w:val="00195A3C"/>
    <w:rsid w:val="0019678C"/>
    <w:rsid w:val="00197AB7"/>
    <w:rsid w:val="001A7157"/>
    <w:rsid w:val="001B5CB4"/>
    <w:rsid w:val="001D10FF"/>
    <w:rsid w:val="001E1BAA"/>
    <w:rsid w:val="001F4BA1"/>
    <w:rsid w:val="00220A5F"/>
    <w:rsid w:val="0022323F"/>
    <w:rsid w:val="00254C34"/>
    <w:rsid w:val="00257D14"/>
    <w:rsid w:val="00293BE8"/>
    <w:rsid w:val="002A216B"/>
    <w:rsid w:val="002A4239"/>
    <w:rsid w:val="002B1C52"/>
    <w:rsid w:val="002C6EAB"/>
    <w:rsid w:val="002C715D"/>
    <w:rsid w:val="002F0E3C"/>
    <w:rsid w:val="002F39AF"/>
    <w:rsid w:val="00314D9E"/>
    <w:rsid w:val="003160B6"/>
    <w:rsid w:val="003453E7"/>
    <w:rsid w:val="00394CA3"/>
    <w:rsid w:val="0039617C"/>
    <w:rsid w:val="003A6FA6"/>
    <w:rsid w:val="003B59AF"/>
    <w:rsid w:val="003F4412"/>
    <w:rsid w:val="004329AA"/>
    <w:rsid w:val="00432ED4"/>
    <w:rsid w:val="004418B2"/>
    <w:rsid w:val="00463669"/>
    <w:rsid w:val="00464D57"/>
    <w:rsid w:val="004B25DF"/>
    <w:rsid w:val="004D0865"/>
    <w:rsid w:val="004E1B98"/>
    <w:rsid w:val="004F1E12"/>
    <w:rsid w:val="004F342A"/>
    <w:rsid w:val="00530E1A"/>
    <w:rsid w:val="00565671"/>
    <w:rsid w:val="005A6F96"/>
    <w:rsid w:val="005D15FF"/>
    <w:rsid w:val="006078D4"/>
    <w:rsid w:val="00611EBD"/>
    <w:rsid w:val="00620490"/>
    <w:rsid w:val="00626F67"/>
    <w:rsid w:val="00652650"/>
    <w:rsid w:val="00664DE5"/>
    <w:rsid w:val="00676B01"/>
    <w:rsid w:val="00682FEF"/>
    <w:rsid w:val="00685C11"/>
    <w:rsid w:val="00697050"/>
    <w:rsid w:val="00697072"/>
    <w:rsid w:val="006E7F8A"/>
    <w:rsid w:val="006F60CE"/>
    <w:rsid w:val="00724ACB"/>
    <w:rsid w:val="00724C8B"/>
    <w:rsid w:val="007D1C85"/>
    <w:rsid w:val="007E2660"/>
    <w:rsid w:val="007F1F37"/>
    <w:rsid w:val="00800EDF"/>
    <w:rsid w:val="00822D78"/>
    <w:rsid w:val="008421C3"/>
    <w:rsid w:val="008600D3"/>
    <w:rsid w:val="0089554F"/>
    <w:rsid w:val="008A1AAC"/>
    <w:rsid w:val="008A7791"/>
    <w:rsid w:val="008F35BC"/>
    <w:rsid w:val="008F6300"/>
    <w:rsid w:val="009440A3"/>
    <w:rsid w:val="0099552C"/>
    <w:rsid w:val="009A1F3E"/>
    <w:rsid w:val="009C0529"/>
    <w:rsid w:val="009D09D6"/>
    <w:rsid w:val="00A03515"/>
    <w:rsid w:val="00A15D5A"/>
    <w:rsid w:val="00A205C0"/>
    <w:rsid w:val="00A43479"/>
    <w:rsid w:val="00A470EC"/>
    <w:rsid w:val="00A53DC1"/>
    <w:rsid w:val="00AA387E"/>
    <w:rsid w:val="00AB1239"/>
    <w:rsid w:val="00AB6316"/>
    <w:rsid w:val="00AE5D1B"/>
    <w:rsid w:val="00B411C4"/>
    <w:rsid w:val="00B45301"/>
    <w:rsid w:val="00B459B8"/>
    <w:rsid w:val="00B80359"/>
    <w:rsid w:val="00B904B3"/>
    <w:rsid w:val="00B94661"/>
    <w:rsid w:val="00B94886"/>
    <w:rsid w:val="00BA5471"/>
    <w:rsid w:val="00BB215E"/>
    <w:rsid w:val="00BC6643"/>
    <w:rsid w:val="00BC704A"/>
    <w:rsid w:val="00BD5BF7"/>
    <w:rsid w:val="00BF6755"/>
    <w:rsid w:val="00C17B59"/>
    <w:rsid w:val="00C30836"/>
    <w:rsid w:val="00C30DBB"/>
    <w:rsid w:val="00C5451D"/>
    <w:rsid w:val="00CA240D"/>
    <w:rsid w:val="00CC2DC5"/>
    <w:rsid w:val="00CD40A2"/>
    <w:rsid w:val="00CE10D5"/>
    <w:rsid w:val="00CE4EB6"/>
    <w:rsid w:val="00D04A5A"/>
    <w:rsid w:val="00D10947"/>
    <w:rsid w:val="00D12F11"/>
    <w:rsid w:val="00D54C04"/>
    <w:rsid w:val="00D706EF"/>
    <w:rsid w:val="00D838AB"/>
    <w:rsid w:val="00DC6251"/>
    <w:rsid w:val="00DC7CCB"/>
    <w:rsid w:val="00DD4188"/>
    <w:rsid w:val="00DD5489"/>
    <w:rsid w:val="00DF592F"/>
    <w:rsid w:val="00DF7B04"/>
    <w:rsid w:val="00E13701"/>
    <w:rsid w:val="00E26737"/>
    <w:rsid w:val="00E31D20"/>
    <w:rsid w:val="00E56493"/>
    <w:rsid w:val="00E74C48"/>
    <w:rsid w:val="00EC63B0"/>
    <w:rsid w:val="00F2546F"/>
    <w:rsid w:val="00FB2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99"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4EB6"/>
    <w:rPr>
      <w:sz w:val="24"/>
      <w:szCs w:val="24"/>
      <w:lang w:val="en-GB" w:eastAsia="en-GB"/>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alloonText">
    <w:name w:val="Balloon Text"/>
    <w:basedOn w:val="Normal"/>
    <w:link w:val="BalloonTextChar"/>
    <w:rsid w:val="00CA240D"/>
    <w:rPr>
      <w:rFonts w:ascii="Tahoma" w:hAnsi="Tahoma" w:cs="Tahoma"/>
      <w:sz w:val="16"/>
      <w:szCs w:val="16"/>
    </w:rPr>
  </w:style>
  <w:style w:type="character" w:customStyle="1" w:styleId="BalloonTextChar">
    <w:name w:val="Balloon Text Char"/>
    <w:link w:val="BalloonText"/>
    <w:rsid w:val="00CA240D"/>
    <w:rPr>
      <w:rFonts w:ascii="Tahoma" w:hAnsi="Tahoma" w:cs="Tahoma"/>
      <w:sz w:val="16"/>
      <w:szCs w:val="16"/>
    </w:rPr>
  </w:style>
  <w:style w:type="paragraph" w:styleId="Header">
    <w:name w:val="header"/>
    <w:basedOn w:val="Normal"/>
    <w:link w:val="HeaderChar"/>
    <w:rsid w:val="00EC63B0"/>
    <w:pPr>
      <w:tabs>
        <w:tab w:val="center" w:pos="4513"/>
        <w:tab w:val="right" w:pos="9026"/>
      </w:tabs>
    </w:pPr>
  </w:style>
  <w:style w:type="character" w:customStyle="1" w:styleId="HeaderChar">
    <w:name w:val="Header Char"/>
    <w:link w:val="Header"/>
    <w:rsid w:val="00EC63B0"/>
    <w:rPr>
      <w:sz w:val="24"/>
      <w:szCs w:val="24"/>
    </w:rPr>
  </w:style>
  <w:style w:type="paragraph" w:styleId="Footer">
    <w:name w:val="footer"/>
    <w:basedOn w:val="Normal"/>
    <w:link w:val="FooterChar"/>
    <w:uiPriority w:val="99"/>
    <w:rsid w:val="00EC63B0"/>
    <w:pPr>
      <w:tabs>
        <w:tab w:val="center" w:pos="4513"/>
        <w:tab w:val="right" w:pos="9026"/>
      </w:tabs>
    </w:pPr>
  </w:style>
  <w:style w:type="character" w:customStyle="1" w:styleId="FooterChar">
    <w:name w:val="Footer Char"/>
    <w:link w:val="Footer"/>
    <w:uiPriority w:val="99"/>
    <w:rsid w:val="00EC63B0"/>
    <w:rPr>
      <w:sz w:val="24"/>
      <w:szCs w:val="24"/>
    </w:rPr>
  </w:style>
  <w:style w:type="character" w:styleId="CommentReference">
    <w:name w:val="annotation reference"/>
    <w:rsid w:val="008A1AAC"/>
    <w:rPr>
      <w:sz w:val="16"/>
      <w:szCs w:val="16"/>
    </w:rPr>
  </w:style>
  <w:style w:type="paragraph" w:styleId="CommentText">
    <w:name w:val="annotation text"/>
    <w:basedOn w:val="Normal"/>
    <w:link w:val="CommentTextChar"/>
    <w:rsid w:val="008A1AAC"/>
    <w:rPr>
      <w:sz w:val="20"/>
      <w:szCs w:val="20"/>
    </w:rPr>
  </w:style>
  <w:style w:type="character" w:customStyle="1" w:styleId="CommentTextChar">
    <w:name w:val="Comment Text Char"/>
    <w:basedOn w:val="DefaultParagraphFont"/>
    <w:link w:val="CommentText"/>
    <w:rsid w:val="008A1AAC"/>
  </w:style>
  <w:style w:type="paragraph" w:styleId="CommentSubject">
    <w:name w:val="annotation subject"/>
    <w:basedOn w:val="CommentText"/>
    <w:next w:val="CommentText"/>
    <w:link w:val="CommentSubjectChar"/>
    <w:rsid w:val="008A1AAC"/>
    <w:rPr>
      <w:b/>
      <w:bCs/>
    </w:rPr>
  </w:style>
  <w:style w:type="character" w:customStyle="1" w:styleId="CommentSubjectChar">
    <w:name w:val="Comment Subject Char"/>
    <w:link w:val="CommentSubject"/>
    <w:rsid w:val="008A1AAC"/>
    <w:rPr>
      <w:b/>
      <w:bCs/>
    </w:rPr>
  </w:style>
  <w:style w:type="paragraph" w:customStyle="1" w:styleId="EndNoteBibliographyTitle">
    <w:name w:val="EndNote Bibliography Title"/>
    <w:basedOn w:val="Normal"/>
    <w:link w:val="EndNoteBibliographyTitleChar"/>
    <w:rsid w:val="00D12F11"/>
    <w:pPr>
      <w:jc w:val="center"/>
    </w:pPr>
    <w:rPr>
      <w:noProof/>
    </w:rPr>
  </w:style>
  <w:style w:type="character" w:customStyle="1" w:styleId="EndNoteBibliographyTitleChar">
    <w:name w:val="EndNote Bibliography Title Char"/>
    <w:link w:val="EndNoteBibliographyTitle"/>
    <w:rsid w:val="00D12F11"/>
    <w:rPr>
      <w:noProof/>
      <w:sz w:val="24"/>
      <w:szCs w:val="24"/>
    </w:rPr>
  </w:style>
  <w:style w:type="paragraph" w:customStyle="1" w:styleId="EndNoteBibliography">
    <w:name w:val="EndNote Bibliography"/>
    <w:basedOn w:val="Normal"/>
    <w:link w:val="EndNoteBibliographyChar"/>
    <w:rsid w:val="00D12F11"/>
    <w:rPr>
      <w:noProof/>
    </w:rPr>
  </w:style>
  <w:style w:type="character" w:customStyle="1" w:styleId="EndNoteBibliographyChar">
    <w:name w:val="EndNote Bibliography Char"/>
    <w:link w:val="EndNoteBibliography"/>
    <w:rsid w:val="00D12F11"/>
    <w:rPr>
      <w:noProof/>
      <w:sz w:val="24"/>
      <w:szCs w:val="24"/>
    </w:rPr>
  </w:style>
  <w:style w:type="paragraph" w:styleId="NormalWeb">
    <w:name w:val="Normal (Web)"/>
    <w:basedOn w:val="Normal"/>
    <w:uiPriority w:val="99"/>
    <w:unhideWhenUsed/>
    <w:rsid w:val="008F35BC"/>
    <w:pPr>
      <w:spacing w:before="100" w:beforeAutospacing="1" w:after="100" w:afterAutospacing="1"/>
    </w:pPr>
  </w:style>
  <w:style w:type="character" w:styleId="Strong">
    <w:name w:val="Strong"/>
    <w:uiPriority w:val="99"/>
    <w:qFormat/>
    <w:rsid w:val="00611EBD"/>
    <w:rPr>
      <w:rFonts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uiPriority="99"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4EB6"/>
    <w:rPr>
      <w:sz w:val="24"/>
      <w:szCs w:val="24"/>
      <w:lang w:val="en-GB" w:eastAsia="en-GB"/>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BalloonText">
    <w:name w:val="Balloon Text"/>
    <w:basedOn w:val="Normal"/>
    <w:link w:val="BalloonTextChar"/>
    <w:rsid w:val="00CA240D"/>
    <w:rPr>
      <w:rFonts w:ascii="Tahoma" w:hAnsi="Tahoma" w:cs="Tahoma"/>
      <w:sz w:val="16"/>
      <w:szCs w:val="16"/>
    </w:rPr>
  </w:style>
  <w:style w:type="character" w:customStyle="1" w:styleId="BalloonTextChar">
    <w:name w:val="Balloon Text Char"/>
    <w:link w:val="BalloonText"/>
    <w:rsid w:val="00CA240D"/>
    <w:rPr>
      <w:rFonts w:ascii="Tahoma" w:hAnsi="Tahoma" w:cs="Tahoma"/>
      <w:sz w:val="16"/>
      <w:szCs w:val="16"/>
    </w:rPr>
  </w:style>
  <w:style w:type="paragraph" w:styleId="Header">
    <w:name w:val="header"/>
    <w:basedOn w:val="Normal"/>
    <w:link w:val="HeaderChar"/>
    <w:rsid w:val="00EC63B0"/>
    <w:pPr>
      <w:tabs>
        <w:tab w:val="center" w:pos="4513"/>
        <w:tab w:val="right" w:pos="9026"/>
      </w:tabs>
    </w:pPr>
  </w:style>
  <w:style w:type="character" w:customStyle="1" w:styleId="HeaderChar">
    <w:name w:val="Header Char"/>
    <w:link w:val="Header"/>
    <w:rsid w:val="00EC63B0"/>
    <w:rPr>
      <w:sz w:val="24"/>
      <w:szCs w:val="24"/>
    </w:rPr>
  </w:style>
  <w:style w:type="paragraph" w:styleId="Footer">
    <w:name w:val="footer"/>
    <w:basedOn w:val="Normal"/>
    <w:link w:val="FooterChar"/>
    <w:uiPriority w:val="99"/>
    <w:rsid w:val="00EC63B0"/>
    <w:pPr>
      <w:tabs>
        <w:tab w:val="center" w:pos="4513"/>
        <w:tab w:val="right" w:pos="9026"/>
      </w:tabs>
    </w:pPr>
  </w:style>
  <w:style w:type="character" w:customStyle="1" w:styleId="FooterChar">
    <w:name w:val="Footer Char"/>
    <w:link w:val="Footer"/>
    <w:uiPriority w:val="99"/>
    <w:rsid w:val="00EC63B0"/>
    <w:rPr>
      <w:sz w:val="24"/>
      <w:szCs w:val="24"/>
    </w:rPr>
  </w:style>
  <w:style w:type="character" w:styleId="CommentReference">
    <w:name w:val="annotation reference"/>
    <w:rsid w:val="008A1AAC"/>
    <w:rPr>
      <w:sz w:val="16"/>
      <w:szCs w:val="16"/>
    </w:rPr>
  </w:style>
  <w:style w:type="paragraph" w:styleId="CommentText">
    <w:name w:val="annotation text"/>
    <w:basedOn w:val="Normal"/>
    <w:link w:val="CommentTextChar"/>
    <w:rsid w:val="008A1AAC"/>
    <w:rPr>
      <w:sz w:val="20"/>
      <w:szCs w:val="20"/>
    </w:rPr>
  </w:style>
  <w:style w:type="character" w:customStyle="1" w:styleId="CommentTextChar">
    <w:name w:val="Comment Text Char"/>
    <w:basedOn w:val="DefaultParagraphFont"/>
    <w:link w:val="CommentText"/>
    <w:rsid w:val="008A1AAC"/>
  </w:style>
  <w:style w:type="paragraph" w:styleId="CommentSubject">
    <w:name w:val="annotation subject"/>
    <w:basedOn w:val="CommentText"/>
    <w:next w:val="CommentText"/>
    <w:link w:val="CommentSubjectChar"/>
    <w:rsid w:val="008A1AAC"/>
    <w:rPr>
      <w:b/>
      <w:bCs/>
    </w:rPr>
  </w:style>
  <w:style w:type="character" w:customStyle="1" w:styleId="CommentSubjectChar">
    <w:name w:val="Comment Subject Char"/>
    <w:link w:val="CommentSubject"/>
    <w:rsid w:val="008A1AAC"/>
    <w:rPr>
      <w:b/>
      <w:bCs/>
    </w:rPr>
  </w:style>
  <w:style w:type="paragraph" w:customStyle="1" w:styleId="EndNoteBibliographyTitle">
    <w:name w:val="EndNote Bibliography Title"/>
    <w:basedOn w:val="Normal"/>
    <w:link w:val="EndNoteBibliographyTitleChar"/>
    <w:rsid w:val="00D12F11"/>
    <w:pPr>
      <w:jc w:val="center"/>
    </w:pPr>
    <w:rPr>
      <w:noProof/>
    </w:rPr>
  </w:style>
  <w:style w:type="character" w:customStyle="1" w:styleId="EndNoteBibliographyTitleChar">
    <w:name w:val="EndNote Bibliography Title Char"/>
    <w:link w:val="EndNoteBibliographyTitle"/>
    <w:rsid w:val="00D12F11"/>
    <w:rPr>
      <w:noProof/>
      <w:sz w:val="24"/>
      <w:szCs w:val="24"/>
    </w:rPr>
  </w:style>
  <w:style w:type="paragraph" w:customStyle="1" w:styleId="EndNoteBibliography">
    <w:name w:val="EndNote Bibliography"/>
    <w:basedOn w:val="Normal"/>
    <w:link w:val="EndNoteBibliographyChar"/>
    <w:rsid w:val="00D12F11"/>
    <w:rPr>
      <w:noProof/>
    </w:rPr>
  </w:style>
  <w:style w:type="character" w:customStyle="1" w:styleId="EndNoteBibliographyChar">
    <w:name w:val="EndNote Bibliography Char"/>
    <w:link w:val="EndNoteBibliography"/>
    <w:rsid w:val="00D12F11"/>
    <w:rPr>
      <w:noProof/>
      <w:sz w:val="24"/>
      <w:szCs w:val="24"/>
    </w:rPr>
  </w:style>
  <w:style w:type="paragraph" w:styleId="NormalWeb">
    <w:name w:val="Normal (Web)"/>
    <w:basedOn w:val="Normal"/>
    <w:uiPriority w:val="99"/>
    <w:unhideWhenUsed/>
    <w:rsid w:val="008F35BC"/>
    <w:pPr>
      <w:spacing w:before="100" w:beforeAutospacing="1" w:after="100" w:afterAutospacing="1"/>
    </w:pPr>
  </w:style>
  <w:style w:type="character" w:styleId="Strong">
    <w:name w:val="Strong"/>
    <w:uiPriority w:val="99"/>
    <w:qFormat/>
    <w:rsid w:val="00611EBD"/>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545716">
      <w:bodyDiv w:val="1"/>
      <w:marLeft w:val="0"/>
      <w:marRight w:val="0"/>
      <w:marTop w:val="0"/>
      <w:marBottom w:val="0"/>
      <w:divBdr>
        <w:top w:val="none" w:sz="0" w:space="0" w:color="auto"/>
        <w:left w:val="none" w:sz="0" w:space="0" w:color="auto"/>
        <w:bottom w:val="none" w:sz="0" w:space="0" w:color="auto"/>
        <w:right w:val="none" w:sz="0" w:space="0" w:color="auto"/>
      </w:divBdr>
    </w:div>
    <w:div w:id="802193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D51EA-D24E-4630-85D0-692F56B32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83</Words>
  <Characters>1928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A complex case of three primary malignancies associated with a SMARCB1 Mutation</vt:lpstr>
    </vt:vector>
  </TitlesOfParts>
  <Company>CMFT</Company>
  <LinksUpToDate>false</LinksUpToDate>
  <CharactersWithSpaces>22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plex case of three primary malignancies associated with a SMARCB1 Mutation</dc:title>
  <dc:creator>Any authorised employee</dc:creator>
  <cp:lastModifiedBy>Amble, Avinash, Crest</cp:lastModifiedBy>
  <cp:revision>2</cp:revision>
  <dcterms:created xsi:type="dcterms:W3CDTF">2018-12-20T08:45:00Z</dcterms:created>
  <dcterms:modified xsi:type="dcterms:W3CDTF">2018-12-20T08:45:00Z</dcterms:modified>
</cp:coreProperties>
</file>